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r>
        <w:rPr>
          <w:b/>
          <w:bCs/>
          <w:lang w:val="en-US"/>
        </w:rPr>
        <w:t>ønderskov</w:t>
      </w:r>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r w:rsidR="009432A7">
        <w:rPr>
          <w:lang w:val="en-US"/>
        </w:rPr>
        <w:t>øgsvej,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3B413A58" w:rsidR="00C23509" w:rsidRPr="00045088" w:rsidRDefault="009432A7" w:rsidP="00045088">
      <w:pPr>
        <w:spacing w:line="360" w:lineRule="auto"/>
      </w:pPr>
      <w:r>
        <w:t>Bo</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603D5919"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w:t>
      </w:r>
      <w:r w:rsidR="00842881">
        <w:rPr>
          <w:lang w:val="en-US"/>
        </w:rPr>
        <w:t>there is an increasing need to holistically evaluate the roles of non-crop vegetation in agricultural fields. In this vein, we</w:t>
      </w:r>
      <w:r w:rsidRPr="00AE1EFC">
        <w:rPr>
          <w:lang w:val="en-US"/>
        </w:rPr>
        <w:t xml:space="preserve"> assessed fall vegetation communities in 30 replicated cropping systems </w:t>
      </w:r>
      <w:r w:rsidR="00CC1AAD">
        <w:rPr>
          <w:lang w:val="en-US"/>
        </w:rPr>
        <w:t xml:space="preserve">for both ecological and agronomic </w:t>
      </w:r>
      <w:r w:rsidR="00CC1AAD" w:rsidRPr="00AE1EFC">
        <w:rPr>
          <w:lang w:val="en-US"/>
        </w:rPr>
        <w:t xml:space="preserve">performance </w:t>
      </w:r>
      <w:r w:rsidRPr="00AE1EFC">
        <w:rPr>
          <w:lang w:val="en-US"/>
        </w:rPr>
        <w:t xml:space="preserve">over three growing seasons in Denmark. </w:t>
      </w:r>
      <w:r w:rsidR="00842881">
        <w:rPr>
          <w:lang w:val="en-US"/>
        </w:rPr>
        <w:t>Thirty management</w:t>
      </w:r>
      <w:r w:rsidR="00604776">
        <w:rPr>
          <w:lang w:val="en-US"/>
        </w:rPr>
        <w:t xml:space="preserve"> systems</w:t>
      </w:r>
      <w:r w:rsidR="00842881">
        <w:rPr>
          <w:lang w:val="en-US"/>
        </w:rPr>
        <w:t xml:space="preserve"> applied to a spring barley </w:t>
      </w:r>
      <w:r w:rsidR="00842881" w:rsidRPr="00DC3E09">
        <w:rPr>
          <w:i/>
          <w:iCs/>
          <w:lang w:val="en-US"/>
        </w:rPr>
        <w:t>(Hordeum vulgare)</w:t>
      </w:r>
      <w:r w:rsidR="00842881">
        <w:rPr>
          <w:lang w:val="en-US"/>
        </w:rPr>
        <w:t xml:space="preserve">/oat </w:t>
      </w:r>
      <w:r w:rsidR="00842881" w:rsidRPr="00DC3E09">
        <w:rPr>
          <w:i/>
          <w:iCs/>
          <w:lang w:val="en-US"/>
        </w:rPr>
        <w:t>(Avena sativa)</w:t>
      </w:r>
      <w:r w:rsidR="00842881">
        <w:rPr>
          <w:lang w:val="en-US"/>
        </w:rPr>
        <w:t xml:space="preserve">/faba bean </w:t>
      </w:r>
      <w:r w:rsidR="00842881" w:rsidRPr="00DC3E09">
        <w:rPr>
          <w:i/>
          <w:iCs/>
          <w:lang w:val="en-US"/>
        </w:rPr>
        <w:t>(Vicia faba)</w:t>
      </w:r>
      <w:r w:rsidR="00842881">
        <w:rPr>
          <w:lang w:val="en-US"/>
        </w:rPr>
        <w:t xml:space="preserve"> cash crop sequence. Treatments included</w:t>
      </w:r>
      <w:r w:rsidR="00274552">
        <w:rPr>
          <w:lang w:val="en-US"/>
        </w:rPr>
        <w:t xml:space="preserve"> </w:t>
      </w:r>
      <w:r w:rsidR="00274552" w:rsidRPr="00AE1EFC">
        <w:rPr>
          <w:lang w:val="en-US"/>
        </w:rPr>
        <w:t>five cover crop systems [</w:t>
      </w:r>
      <w:r w:rsidR="00274552">
        <w:rPr>
          <w:lang w:val="en-US"/>
        </w:rPr>
        <w:t>grass/clover (</w:t>
      </w:r>
      <w:r w:rsidR="00274552" w:rsidRPr="00AE1EFC">
        <w:rPr>
          <w:i/>
          <w:iCs/>
          <w:lang w:val="en-US"/>
        </w:rPr>
        <w:t>Lolium perenne</w:t>
      </w:r>
      <w:r w:rsidR="00274552" w:rsidRPr="00C10FAD">
        <w:rPr>
          <w:i/>
          <w:iCs/>
          <w:lang w:val="en-US"/>
        </w:rPr>
        <w:t>/</w:t>
      </w:r>
      <w:r w:rsidR="00274552" w:rsidRPr="00AE1EFC">
        <w:rPr>
          <w:i/>
          <w:iCs/>
          <w:lang w:val="en-US"/>
        </w:rPr>
        <w:t>Trifolium repens</w:t>
      </w:r>
      <w:r w:rsidR="00274552">
        <w:rPr>
          <w:lang w:val="en-US"/>
        </w:rPr>
        <w:t>)</w:t>
      </w:r>
      <w:r w:rsidR="00274552" w:rsidRPr="00AE1EFC">
        <w:rPr>
          <w:lang w:val="en-US"/>
        </w:rPr>
        <w:t xml:space="preserve"> mixtures sown early</w:t>
      </w:r>
      <w:r w:rsidR="00274552">
        <w:rPr>
          <w:lang w:val="en-US"/>
        </w:rPr>
        <w:t>- (MixE)</w:t>
      </w:r>
      <w:r w:rsidR="00274552" w:rsidRPr="00AE1EFC">
        <w:rPr>
          <w:lang w:val="en-US"/>
        </w:rPr>
        <w:t xml:space="preserve"> and mid-season</w:t>
      </w:r>
      <w:r w:rsidR="00274552">
        <w:rPr>
          <w:lang w:val="en-US"/>
        </w:rPr>
        <w:t xml:space="preserve"> (MixM)</w:t>
      </w:r>
      <w:r w:rsidR="00274552" w:rsidRPr="00AE1EFC">
        <w:rPr>
          <w:lang w:val="en-US"/>
        </w:rPr>
        <w:t xml:space="preserve">, </w:t>
      </w:r>
      <w:r w:rsidR="00274552">
        <w:rPr>
          <w:lang w:val="en-US"/>
        </w:rPr>
        <w:t>radish (</w:t>
      </w:r>
      <w:r w:rsidR="00274552" w:rsidRPr="00AE1EFC">
        <w:rPr>
          <w:i/>
          <w:iCs/>
          <w:lang w:val="en-US"/>
        </w:rPr>
        <w:t>Raphanus sativus</w:t>
      </w:r>
      <w:r w:rsidR="00274552">
        <w:rPr>
          <w:lang w:val="en-US"/>
        </w:rPr>
        <w:t>)</w:t>
      </w:r>
      <w:r w:rsidR="00274552" w:rsidRPr="00AE1EFC">
        <w:rPr>
          <w:lang w:val="en-US"/>
        </w:rPr>
        <w:t xml:space="preserve"> sown mid-season</w:t>
      </w:r>
      <w:r w:rsidR="00274552">
        <w:rPr>
          <w:lang w:val="en-US"/>
        </w:rPr>
        <w:t xml:space="preserve"> (RadM)</w:t>
      </w:r>
      <w:r w:rsidR="00274552" w:rsidRPr="00AE1EFC">
        <w:rPr>
          <w:lang w:val="en-US"/>
        </w:rPr>
        <w:t xml:space="preserve"> and post-harvest</w:t>
      </w:r>
      <w:r w:rsidR="00274552">
        <w:rPr>
          <w:lang w:val="en-US"/>
        </w:rPr>
        <w:t xml:space="preserve"> (RadL)</w:t>
      </w:r>
      <w:r w:rsidR="00274552" w:rsidRPr="00AE1EFC">
        <w:rPr>
          <w:lang w:val="en-US"/>
        </w:rPr>
        <w:t>, and a no-cover control</w:t>
      </w:r>
      <w:r w:rsidR="00274552">
        <w:rPr>
          <w:lang w:val="en-US"/>
        </w:rPr>
        <w:t xml:space="preserve"> (NoCC)</w:t>
      </w:r>
      <w:r w:rsidR="00274552" w:rsidRPr="00AE1EFC">
        <w:rPr>
          <w:lang w:val="en-US"/>
        </w:rPr>
        <w:t>]</w:t>
      </w:r>
      <w:r w:rsidR="00DE4D97">
        <w:rPr>
          <w:lang w:val="en-US"/>
        </w:rPr>
        <w:t xml:space="preserve"> implemented in all combinations of </w:t>
      </w:r>
      <w:r w:rsidR="00DE4D97" w:rsidRPr="00AE1EFC">
        <w:rPr>
          <w:lang w:val="en-US"/>
        </w:rPr>
        <w:t xml:space="preserve">three </w:t>
      </w:r>
      <w:r w:rsidR="00DE4D97">
        <w:rPr>
          <w:lang w:val="en-US"/>
        </w:rPr>
        <w:t>tillages</w:t>
      </w:r>
      <w:r w:rsidR="00DE4D97" w:rsidRPr="00AE1EFC">
        <w:rPr>
          <w:lang w:val="en-US"/>
        </w:rPr>
        <w:t xml:space="preserve"> (no-till, surface, inversion)</w:t>
      </w:r>
      <w:r w:rsidR="00DE4D97">
        <w:rPr>
          <w:lang w:val="en-US"/>
        </w:rPr>
        <w:t xml:space="preserve"> and </w:t>
      </w:r>
      <w:r w:rsidR="00DE4D97" w:rsidRPr="00AE1EFC">
        <w:rPr>
          <w:lang w:val="en-US"/>
        </w:rPr>
        <w:t>two residue managements (retained, removed)</w:t>
      </w:r>
      <w:r w:rsidRPr="00AE1EFC">
        <w:rPr>
          <w:lang w:val="en-US"/>
        </w:rPr>
        <w:t xml:space="preserve">. Measured responses included </w:t>
      </w:r>
      <w:r w:rsidR="00274552">
        <w:rPr>
          <w:lang w:val="en-US"/>
        </w:rPr>
        <w:t xml:space="preserve">cash </w:t>
      </w:r>
      <w:r w:rsidRPr="00AE1EFC">
        <w:rPr>
          <w:lang w:val="en-US"/>
        </w:rPr>
        <w:t xml:space="preserve">crop yield, fall biomass, </w:t>
      </w:r>
      <w:r w:rsidR="00CC1AAD">
        <w:rPr>
          <w:lang w:val="en-US"/>
        </w:rPr>
        <w:t xml:space="preserve">fall </w:t>
      </w:r>
      <w:r w:rsidRPr="00AE1EFC">
        <w:rPr>
          <w:lang w:val="en-US"/>
        </w:rPr>
        <w:t>plant cover</w:t>
      </w:r>
      <w:r w:rsidR="00CC1AAD">
        <w:rPr>
          <w:lang w:val="en-US"/>
        </w:rPr>
        <w:t xml:space="preserve"> by species</w:t>
      </w:r>
      <w:r w:rsidRPr="00AE1EFC">
        <w:rPr>
          <w:lang w:val="en-US"/>
        </w:rPr>
        <w:t xml:space="preserve">, and spring </w:t>
      </w:r>
      <w:r w:rsidR="00604776">
        <w:rPr>
          <w:lang w:val="en-US"/>
        </w:rPr>
        <w:t>weed</w:t>
      </w:r>
      <w:r w:rsidR="00CC1AAD">
        <w:rPr>
          <w:lang w:val="en-US"/>
        </w:rPr>
        <w:t xml:space="preserve"> species</w:t>
      </w:r>
      <w:r w:rsidRPr="00AE1EFC">
        <w:rPr>
          <w:lang w:val="en-US"/>
        </w:rPr>
        <w:t xml:space="preserve"> counts</w:t>
      </w:r>
      <w:r w:rsidR="00583A92">
        <w:rPr>
          <w:lang w:val="en-US"/>
        </w:rPr>
        <w:t>; ecological values of communities were estimated using published methods</w:t>
      </w:r>
      <w:r w:rsidRPr="00AE1EFC">
        <w:rPr>
          <w:lang w:val="en-US"/>
        </w:rPr>
        <w:t xml:space="preserve">. The </w:t>
      </w:r>
      <w:r w:rsidR="00604776">
        <w:rPr>
          <w:lang w:val="en-US"/>
        </w:rPr>
        <w:t>three</w:t>
      </w:r>
      <w:r w:rsidR="005F1FF2">
        <w:rPr>
          <w:lang w:val="en-US"/>
        </w:rPr>
        <w:t>-year</w:t>
      </w:r>
      <w:r w:rsidR="00604776">
        <w:rPr>
          <w:lang w:val="en-US"/>
        </w:rPr>
        <w:t xml:space="preserve"> </w:t>
      </w:r>
      <w:r w:rsidRPr="00AE1EFC">
        <w:rPr>
          <w:lang w:val="en-US"/>
        </w:rPr>
        <w:t xml:space="preserve">study coincided with </w:t>
      </w:r>
      <w:r w:rsidR="00DE4D97">
        <w:rPr>
          <w:lang w:val="en-US"/>
        </w:rPr>
        <w:t>extreme weather years</w:t>
      </w:r>
      <w:r w:rsidRPr="00AE1EFC">
        <w:rPr>
          <w:lang w:val="en-US"/>
        </w:rPr>
        <w:t>.</w:t>
      </w:r>
      <w:commentRangeStart w:id="1"/>
      <w:r w:rsidR="00C10FAD">
        <w:rPr>
          <w:lang w:val="en-US"/>
        </w:rPr>
        <w:t xml:space="preserve"> </w:t>
      </w:r>
      <w:r w:rsidRPr="00AE1EFC">
        <w:rPr>
          <w:lang w:val="en-US"/>
        </w:rPr>
        <w:t xml:space="preserve">Soil cover remained stable (~75%) across treatments and years, while fall biomass varied. Radish cover crops consistently increased </w:t>
      </w:r>
      <w:r w:rsidR="00604776">
        <w:rPr>
          <w:lang w:val="en-US"/>
        </w:rPr>
        <w:t xml:space="preserve">fall </w:t>
      </w:r>
      <w:r w:rsidRPr="00AE1EFC">
        <w:rPr>
          <w:lang w:val="en-US"/>
        </w:rPr>
        <w:t xml:space="preserve">biomass relative to </w:t>
      </w:r>
      <w:r w:rsidR="00C10FAD">
        <w:rPr>
          <w:lang w:val="en-US"/>
        </w:rPr>
        <w:t>NoCC, while the mixtures did not</w:t>
      </w:r>
      <w:r w:rsidRPr="00AE1EFC">
        <w:rPr>
          <w:lang w:val="en-US"/>
        </w:rPr>
        <w:t xml:space="preserve">. </w:t>
      </w:r>
      <w:r w:rsidR="00604776">
        <w:rPr>
          <w:lang w:val="en-US"/>
        </w:rPr>
        <w:t xml:space="preserve">In both </w:t>
      </w:r>
      <w:r w:rsidR="005F1FF2">
        <w:rPr>
          <w:lang w:val="en-US"/>
        </w:rPr>
        <w:t xml:space="preserve">falls, </w:t>
      </w:r>
      <w:r w:rsidR="00604776">
        <w:rPr>
          <w:lang w:val="en-US"/>
        </w:rPr>
        <w:t>cover crop contributions to fall biomass/coverage were above &gt;50% only in the</w:t>
      </w:r>
      <w:r w:rsidR="009A7EA2">
        <w:rPr>
          <w:lang w:val="en-US"/>
        </w:rPr>
        <w:t xml:space="preserve"> RadM </w:t>
      </w:r>
      <w:r w:rsidR="00DE4D97">
        <w:rPr>
          <w:lang w:val="en-US"/>
        </w:rPr>
        <w:t>systems</w:t>
      </w:r>
      <w:r w:rsidR="00BB220E">
        <w:rPr>
          <w:lang w:val="en-US"/>
        </w:rPr>
        <w:t>,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 xml:space="preserve">cological value </w:t>
      </w:r>
      <w:r w:rsidR="00733FC7">
        <w:rPr>
          <w:lang w:val="en-US"/>
        </w:rPr>
        <w:t xml:space="preserve">was </w:t>
      </w:r>
      <w:r w:rsidRPr="00AE1EFC">
        <w:rPr>
          <w:lang w:val="en-US"/>
        </w:rPr>
        <w:t xml:space="preserve">highest </w:t>
      </w:r>
      <w:r w:rsidR="00733FC7">
        <w:rPr>
          <w:lang w:val="en-US"/>
        </w:rPr>
        <w:t>for radish systems</w:t>
      </w:r>
      <w:r w:rsidRPr="00AE1EFC">
        <w:rPr>
          <w:lang w:val="en-US"/>
        </w:rPr>
        <w:t xml:space="preserve">. </w:t>
      </w:r>
      <w:r w:rsidR="00733FC7">
        <w:rPr>
          <w:lang w:val="en-US"/>
        </w:rPr>
        <w:t xml:space="preserve">All </w:t>
      </w:r>
      <w:r w:rsidR="00A62539">
        <w:rPr>
          <w:lang w:val="en-US"/>
        </w:rPr>
        <w:t>RadM</w:t>
      </w:r>
      <w:r w:rsidRPr="00AE1EFC">
        <w:rPr>
          <w:lang w:val="en-US"/>
        </w:rPr>
        <w:t xml:space="preserve"> </w:t>
      </w:r>
      <w:r w:rsidR="00733FC7">
        <w:rPr>
          <w:lang w:val="en-US"/>
        </w:rPr>
        <w:t xml:space="preserve">systems </w:t>
      </w:r>
      <w:r w:rsidR="00A62539">
        <w:rPr>
          <w:lang w:val="en-US"/>
        </w:rPr>
        <w:t xml:space="preserve">consistently </w:t>
      </w:r>
      <w:r w:rsidR="00733FC7">
        <w:rPr>
          <w:lang w:val="en-US"/>
        </w:rPr>
        <w:t xml:space="preserve">exhibited the highest crop yields, </w:t>
      </w:r>
      <w:r w:rsidRPr="00AE1EFC">
        <w:rPr>
          <w:lang w:val="en-US"/>
        </w:rPr>
        <w:t>fall biomass</w:t>
      </w:r>
      <w:r w:rsidR="00733FC7">
        <w:rPr>
          <w:lang w:val="en-US"/>
        </w:rPr>
        <w:t xml:space="preserve"> and </w:t>
      </w:r>
      <w:r w:rsidRPr="00AE1EFC">
        <w:rPr>
          <w:lang w:val="en-US"/>
        </w:rPr>
        <w:t>ecological value</w:t>
      </w:r>
      <w:r w:rsidR="001C52EB">
        <w:rPr>
          <w:lang w:val="en-US"/>
        </w:rPr>
        <w:t xml:space="preserve"> and did not </w:t>
      </w:r>
      <w:r w:rsidRPr="00AE1EFC">
        <w:rPr>
          <w:lang w:val="en-US"/>
        </w:rPr>
        <w:t>increas</w:t>
      </w:r>
      <w:r w:rsidR="001C52EB">
        <w:rPr>
          <w:lang w:val="en-US"/>
        </w:rPr>
        <w:t>e</w:t>
      </w:r>
      <w:r w:rsidRPr="00AE1EFC">
        <w:rPr>
          <w:lang w:val="en-US"/>
        </w:rPr>
        <w:t xml:space="preserve"> perennial weeds</w:t>
      </w:r>
      <w:r w:rsidR="00733FC7">
        <w:rPr>
          <w:lang w:val="en-US"/>
        </w:rPr>
        <w:t xml:space="preserve"> compared to NoCC</w:t>
      </w:r>
      <w:r w:rsidR="001C52EB">
        <w:rPr>
          <w:lang w:val="en-US"/>
        </w:rPr>
        <w:t xml:space="preserve">, but </w:t>
      </w:r>
      <w:r w:rsidR="00733FC7">
        <w:rPr>
          <w:lang w:val="en-US"/>
        </w:rPr>
        <w:t xml:space="preserve">had no change in </w:t>
      </w:r>
      <w:r w:rsidR="001C52EB">
        <w:rPr>
          <w:lang w:val="en-US"/>
        </w:rPr>
        <w:t>pesticide loads</w:t>
      </w:r>
      <w:r w:rsidRPr="00AE1EFC">
        <w:rPr>
          <w:lang w:val="en-US"/>
        </w:rPr>
        <w:t xml:space="preserve">. In contrast, </w:t>
      </w:r>
      <w:r w:rsidR="001C52EB">
        <w:rPr>
          <w:lang w:val="en-US"/>
        </w:rPr>
        <w:t xml:space="preserve">while </w:t>
      </w:r>
      <w:r w:rsidR="00A62539">
        <w:rPr>
          <w:lang w:val="en-US"/>
        </w:rPr>
        <w:t xml:space="preserve">MixE </w:t>
      </w:r>
      <w:r w:rsidR="001C52EB">
        <w:rPr>
          <w:lang w:val="en-US"/>
        </w:rPr>
        <w:t xml:space="preserve">reduced pesticide loads compared to NoCC, it also </w:t>
      </w:r>
      <w:r w:rsidRPr="00AE1EFC">
        <w:rPr>
          <w:lang w:val="en-US"/>
        </w:rPr>
        <w:t xml:space="preserve">produced </w:t>
      </w:r>
      <w:r w:rsidR="00A62539">
        <w:rPr>
          <w:lang w:val="en-US"/>
        </w:rPr>
        <w:t xml:space="preserve">variable 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t>
      </w:r>
      <w:r w:rsidR="001C52EB">
        <w:rPr>
          <w:lang w:val="en-US"/>
        </w:rPr>
        <w:t>legacies</w:t>
      </w:r>
      <w:r w:rsidR="00DE4D97">
        <w:rPr>
          <w:lang w:val="en-US"/>
        </w:rPr>
        <w:t xml:space="preserve"> corresponding to reduced crop yields, </w:t>
      </w:r>
      <w:r w:rsidRPr="00AE1EFC">
        <w:rPr>
          <w:lang w:val="en-US"/>
        </w:rPr>
        <w:t>and supported lower-value</w:t>
      </w:r>
      <w:r w:rsidR="001C52EB">
        <w:rPr>
          <w:lang w:val="en-US"/>
        </w:rPr>
        <w:t xml:space="preserve"> </w:t>
      </w:r>
      <w:r w:rsidR="00DE4D97">
        <w:rPr>
          <w:lang w:val="en-US"/>
        </w:rPr>
        <w:t xml:space="preserve">but more complex </w:t>
      </w:r>
      <w:r w:rsidRPr="00AE1EFC">
        <w:rPr>
          <w:lang w:val="en-US"/>
        </w:rPr>
        <w:t>plant communities</w:t>
      </w:r>
      <w:r w:rsidR="001C52EB">
        <w:rPr>
          <w:lang w:val="en-US"/>
        </w:rPr>
        <w:t>.</w:t>
      </w:r>
      <w:commentRangeEnd w:id="1"/>
      <w:r w:rsidR="000043B8">
        <w:rPr>
          <w:rStyle w:val="CommentReference"/>
        </w:rPr>
        <w:commentReference w:id="1"/>
      </w:r>
      <w:r w:rsidR="001C52EB">
        <w:rPr>
          <w:lang w:val="en-US"/>
        </w:rPr>
        <w:t xml:space="preserve"> </w:t>
      </w:r>
      <w:r w:rsidRPr="00AE1EFC">
        <w:rPr>
          <w:lang w:val="en-US"/>
        </w:rPr>
        <w:t xml:space="preserve">Overall, </w:t>
      </w:r>
      <w:r w:rsidR="00A62539">
        <w:rPr>
          <w:lang w:val="en-US"/>
        </w:rPr>
        <w:t xml:space="preserve">in our study we found </w:t>
      </w:r>
      <w:r w:rsidR="00BB220E">
        <w:rPr>
          <w:lang w:val="en-US"/>
        </w:rPr>
        <w:t>radish cover crops</w:t>
      </w:r>
      <w:r w:rsidRPr="00AE1EFC">
        <w:rPr>
          <w:lang w:val="en-US"/>
        </w:rPr>
        <w:t xml:space="preserve"> exhibited more consistent agronomic and ecological benefits </w:t>
      </w:r>
      <w:r w:rsidR="00DE4D97">
        <w:rPr>
          <w:lang w:val="en-US"/>
        </w:rPr>
        <w:t xml:space="preserve">across all systems and years </w:t>
      </w:r>
      <w:r w:rsidR="00A62539">
        <w:rPr>
          <w:lang w:val="en-US"/>
        </w:rPr>
        <w:t xml:space="preserve">compared to </w:t>
      </w:r>
      <w:r w:rsidR="00BB220E">
        <w:rPr>
          <w:lang w:val="en-US"/>
        </w:rPr>
        <w:t xml:space="preserve">the grass/clover </w:t>
      </w:r>
      <w:r w:rsidR="00A62539">
        <w:rPr>
          <w:lang w:val="en-US"/>
        </w:rPr>
        <w:t>mixes and NoCC</w:t>
      </w:r>
      <w:r w:rsidRPr="00AE1EFC">
        <w:rPr>
          <w:lang w:val="en-US"/>
        </w:rPr>
        <w:t xml:space="preserve">, </w:t>
      </w:r>
      <w:r w:rsidR="00A62539">
        <w:rPr>
          <w:lang w:val="en-US"/>
        </w:rPr>
        <w:t xml:space="preserve">but </w:t>
      </w:r>
      <w:r w:rsidR="005F1FF2">
        <w:rPr>
          <w:lang w:val="en-US"/>
        </w:rPr>
        <w:t>require additional management compared to NoCC</w:t>
      </w:r>
      <w:r w:rsidR="006F54D7">
        <w:rPr>
          <w:lang w:val="en-US"/>
        </w:rPr>
        <w:t xml:space="preserve"> and do</w:t>
      </w:r>
      <w:r w:rsidR="001A1339">
        <w:rPr>
          <w:lang w:val="en-US"/>
        </w:rPr>
        <w:t xml:space="preserve"> not </w:t>
      </w:r>
      <w:r w:rsidR="006F54D7">
        <w:rPr>
          <w:lang w:val="en-US"/>
        </w:rPr>
        <w:t xml:space="preserve">inherently </w:t>
      </w:r>
      <w:r w:rsidR="001A1339">
        <w:rPr>
          <w:lang w:val="en-US"/>
        </w:rPr>
        <w:t>reduce pesticide loads</w:t>
      </w:r>
      <w:r w:rsidR="005F1FF2">
        <w:rPr>
          <w:lang w:val="en-US"/>
        </w:rPr>
        <w:t>. O</w:t>
      </w:r>
      <w:r w:rsidR="00A62539">
        <w:rPr>
          <w:lang w:val="en-US"/>
        </w:rPr>
        <w:t xml:space="preserve">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r w:rsidRPr="00045088">
        <w:rPr>
          <w:b/>
          <w:bCs/>
        </w:rPr>
        <w:t>1  INTRODUCTION</w:t>
      </w:r>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w:t>
      </w:r>
      <w:r w:rsidRPr="006C3DC0">
        <w:rPr>
          <w:lang w:val="en-US"/>
        </w:rPr>
        <w:lastRenderedPageBreak/>
        <w:t xml:space="preserve">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5E7A17D3" w:rsidR="00E41219" w:rsidRDefault="006C3DC0" w:rsidP="00E41219">
      <w:pPr>
        <w:spacing w:line="360" w:lineRule="auto"/>
      </w:pPr>
      <w:r w:rsidRPr="006C3DC0">
        <w:rPr>
          <w:lang w:val="en-US"/>
        </w:rPr>
        <w:t>In agricultural systems that utilize tillage and/or herbicides, studies have found fall cover cropping has a minimal impact on subsequent weed pressure due to the strong filters exerted by spring tillage</w:t>
      </w:r>
      <w:r w:rsidR="00E75CD1">
        <w:rPr>
          <w:lang w:val="en-US"/>
        </w:rPr>
        <w:t xml:space="preserve"> and/or spring </w:t>
      </w:r>
      <w:r w:rsidRPr="006C3DC0">
        <w:rPr>
          <w:lang w:val="en-US"/>
        </w:rPr>
        <w:t xml:space="preserve">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w:t>
      </w:r>
      <w:r w:rsidR="00E75CD1">
        <w:rPr>
          <w:lang w:val="en-US"/>
        </w:rPr>
        <w:t xml:space="preserve">increasing the probability of </w:t>
      </w:r>
      <w:r w:rsidRPr="006C3DC0">
        <w:rPr>
          <w:lang w:val="en-US"/>
        </w:rPr>
        <w:t>future agronomic harm</w:t>
      </w:r>
      <w:r w:rsidR="00E41219">
        <w:rPr>
          <w:lang w:val="en-US"/>
        </w:rPr>
        <w:t xml:space="preserve">. In this context, fall plant </w:t>
      </w:r>
      <w:r w:rsidR="00E41219" w:rsidRPr="006C3DC0">
        <w:rPr>
          <w:lang w:val="en-US"/>
        </w:rPr>
        <w:t xml:space="preserve">communities </w:t>
      </w:r>
      <w:r w:rsidR="00E75CD1">
        <w:rPr>
          <w:lang w:val="en-US"/>
        </w:rPr>
        <w:t>have the potential to o</w:t>
      </w:r>
      <w:r w:rsidR="00E41219" w:rsidRPr="006C3DC0">
        <w:rPr>
          <w:lang w:val="en-US"/>
        </w:rPr>
        <w:t xml:space="preserve">ffer a range of ecological </w:t>
      </w:r>
      <w:r w:rsidR="00E41219">
        <w:rPr>
          <w:lang w:val="en-US"/>
        </w:rPr>
        <w:t xml:space="preserve">and environmental </w:t>
      </w:r>
      <w:r w:rsidR="00E41219" w:rsidRPr="006C3DC0">
        <w:rPr>
          <w:lang w:val="en-US"/>
        </w:rPr>
        <w:t>benefits</w:t>
      </w:r>
      <w:r w:rsidR="00E75CD1">
        <w:rPr>
          <w:lang w:val="en-US"/>
        </w:rPr>
        <w:t xml:space="preserve"> - t</w:t>
      </w:r>
      <w:r w:rsidR="00E41219" w:rsidRPr="006C3DC0">
        <w:rPr>
          <w:lang w:val="en-US"/>
        </w:rPr>
        <w:t>hey may serve as important promotors of plant diversity</w:t>
      </w:r>
      <w:r w:rsidR="0062645F">
        <w:rPr>
          <w:lang w:val="en-US"/>
        </w:rPr>
        <w:t xml:space="preserve"> conservation</w:t>
      </w:r>
      <w:r w:rsidR="00E41219" w:rsidRPr="006C3DC0">
        <w:rPr>
          <w:lang w:val="en-US"/>
        </w:rPr>
        <w:t xml:space="preserve">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Blaix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w:t>
      </w:r>
      <w:r w:rsidR="0062645F">
        <w:rPr>
          <w:lang w:val="en-US"/>
        </w:rPr>
        <w:t>and</w:t>
      </w:r>
      <w:r w:rsidR="00E41219" w:rsidRPr="006C3DC0">
        <w:rPr>
          <w:lang w:val="en-US"/>
        </w:rPr>
        <w:t xml:space="preserve">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w:t>
      </w:r>
      <w:r w:rsidR="0062645F">
        <w:rPr>
          <w:lang w:val="en-US"/>
        </w:rPr>
        <w:t>However, t</w:t>
      </w:r>
      <w:r w:rsidR="00E41219">
        <w:rPr>
          <w:lang w:val="en-US"/>
        </w:rPr>
        <w:t xml:space="preserve">he potential </w:t>
      </w:r>
      <w:r w:rsidR="0062645F">
        <w:rPr>
          <w:lang w:val="en-US"/>
        </w:rPr>
        <w:t xml:space="preserve">to compromise future </w:t>
      </w:r>
      <w:r w:rsidR="00E41219">
        <w:rPr>
          <w:lang w:val="en-US"/>
        </w:rPr>
        <w:t xml:space="preserve">agronomic </w:t>
      </w:r>
      <w:r w:rsidR="0062645F">
        <w:rPr>
          <w:lang w:val="en-US"/>
        </w:rPr>
        <w:t>productivity</w:t>
      </w:r>
      <w:r w:rsidR="00E41219">
        <w:rPr>
          <w:lang w:val="en-US"/>
        </w:rPr>
        <w:t xml:space="preserve"> must also be taken into account, considering both </w:t>
      </w:r>
      <w:r w:rsidR="0062645F">
        <w:rPr>
          <w:lang w:val="en-US"/>
        </w:rPr>
        <w:t>xx (current?)</w:t>
      </w:r>
      <w:r w:rsidR="00E41219">
        <w:rPr>
          <w:lang w:val="en-US"/>
        </w:rPr>
        <w:t xml:space="preserve"> risks and legacies of risk (CITE). </w:t>
      </w:r>
      <w:r w:rsidR="00E41219">
        <w:t xml:space="preserve">The lack of a universally accepted methodology </w:t>
      </w:r>
      <w:r w:rsidR="00CF1E52">
        <w:t xml:space="preserve">for estimating the potential values and harms of non-crop vegetation </w:t>
      </w:r>
      <w:r w:rsidR="00E41219">
        <w:t>precludes comparisons between studies, but within the context of a single study, a given approach may provide useful insight (</w:t>
      </w:r>
      <w:r w:rsidR="00CF1E52">
        <w:t>cite Marco’s paper</w:t>
      </w:r>
      <w:r w:rsidR="00E41219">
        <w:t>).</w:t>
      </w:r>
      <w:r w:rsidR="00CF1E52">
        <w:t xml:space="preserve"> </w:t>
      </w:r>
      <w:r w:rsidR="00CF1E52">
        <w:rPr>
          <w:lang w:val="en-US"/>
        </w:rPr>
        <w:t xml:space="preserve">Several frameworks have been proposed, but each presents limitations based on data availability, generalizability, and the desired outcomes </w:t>
      </w:r>
      <w:r w:rsidR="00CF1E52" w:rsidRPr="006C3DC0">
        <w:rPr>
          <w:lang w:val="en-US"/>
        </w:rPr>
        <w:fldChar w:fldCharType="begin"/>
      </w:r>
      <w:r w:rsidR="00CF1E52"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CF1E52" w:rsidRPr="006C3DC0">
        <w:rPr>
          <w:lang w:val="en-US"/>
        </w:rPr>
        <w:fldChar w:fldCharType="separate"/>
      </w:r>
      <w:r w:rsidR="00CF1E52" w:rsidRPr="006C3DC0">
        <w:rPr>
          <w:lang w:val="en-US"/>
        </w:rPr>
        <w:t>(Esposito et al., 2023; Petit et al., 2011; Storkey and Westbury, 2007)</w:t>
      </w:r>
      <w:r w:rsidR="00CF1E52" w:rsidRPr="006C3DC0">
        <w:fldChar w:fldCharType="end"/>
      </w:r>
      <w:r w:rsidR="00CF1E52">
        <w:t>. The goals of the study must therefore be clearly articulated before application of a given method.</w:t>
      </w:r>
      <w:r w:rsidR="00E41219">
        <w:t xml:space="preserve"> </w:t>
      </w:r>
    </w:p>
    <w:p w14:paraId="07EE6281" w14:textId="745564EE"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w:t>
      </w:r>
      <w:r w:rsidR="005F1FF2">
        <w:rPr>
          <w:lang w:val="en-US"/>
        </w:rPr>
        <w:t xml:space="preserve">single </w:t>
      </w:r>
      <w:r w:rsidR="00CD7E08">
        <w:rPr>
          <w:lang w:val="en-US"/>
        </w:rPr>
        <w:t xml:space="preserve">system offering the best performance in all desired areas. </w:t>
      </w:r>
    </w:p>
    <w:p w14:paraId="1A58BE66" w14:textId="375E0748"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the potential for optimizing fall non-crop vegetation services</w:t>
      </w:r>
      <w:r w:rsidR="00D34E34">
        <w:rPr>
          <w:lang w:val="en-US"/>
        </w:rPr>
        <w:t xml:space="preserve">, utilizing a long-term </w:t>
      </w:r>
      <w:r w:rsidR="00DC3E09">
        <w:rPr>
          <w:lang w:val="en-US"/>
        </w:rPr>
        <w:t xml:space="preserve">(&gt;20 years) </w:t>
      </w:r>
      <w:r w:rsidR="00D34E34">
        <w:rPr>
          <w:lang w:val="en-US"/>
        </w:rPr>
        <w:t xml:space="preserve">study platform with </w:t>
      </w:r>
      <w:r w:rsidRPr="006C3DC0">
        <w:rPr>
          <w:lang w:val="en-US"/>
        </w:rPr>
        <w:t>six combinations of tillage and residue managements</w:t>
      </w:r>
      <w:r w:rsidR="00D34E34">
        <w:rPr>
          <w:lang w:val="en-US"/>
        </w:rPr>
        <w:t xml:space="preserve">, we applied </w:t>
      </w:r>
      <w:r w:rsidR="00D34E34" w:rsidRPr="006C3DC0">
        <w:rPr>
          <w:lang w:val="en-US"/>
        </w:rPr>
        <w:t xml:space="preserve">five cover cropping systems </w:t>
      </w:r>
      <w:r w:rsidR="00D34E34">
        <w:rPr>
          <w:lang w:val="en-US"/>
        </w:rPr>
        <w:t xml:space="preserve">to a three-year sequence of crops. </w:t>
      </w:r>
      <w:r w:rsidRPr="006C3DC0">
        <w:rPr>
          <w:lang w:val="en-US"/>
        </w:rPr>
        <w:t>Using these 30 systems</w:t>
      </w:r>
      <w:r w:rsidR="00D34E34">
        <w:rPr>
          <w:lang w:val="en-US"/>
        </w:rPr>
        <w:t xml:space="preserve"> implemented over three cash crop growing seasons</w:t>
      </w:r>
      <w:r w:rsidRPr="006C3DC0">
        <w:rPr>
          <w:lang w:val="en-US"/>
        </w:rPr>
        <w:t xml:space="preserve">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lastRenderedPageBreak/>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77217DA1" w14:textId="0D17280D" w:rsidR="001A1339" w:rsidRPr="006C3DC0" w:rsidRDefault="001A1339" w:rsidP="006F3CE0">
      <w:pPr>
        <w:numPr>
          <w:ilvl w:val="0"/>
          <w:numId w:val="1"/>
        </w:numPr>
        <w:spacing w:line="360" w:lineRule="auto"/>
        <w:rPr>
          <w:lang w:val="en-US"/>
        </w:rPr>
      </w:pPr>
      <w:r>
        <w:rPr>
          <w:lang w:val="en-US"/>
        </w:rPr>
        <w:t>Pesticide loads</w:t>
      </w:r>
    </w:p>
    <w:p w14:paraId="4021A756" w14:textId="21637CFF"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w:t>
      </w:r>
      <w:r w:rsidR="00DC3E09">
        <w:rPr>
          <w:lang w:val="en-US"/>
        </w:rPr>
        <w:t xml:space="preserve">complexity of the </w:t>
      </w:r>
      <w:r w:rsidR="006F3CE0">
        <w:rPr>
          <w:lang w:val="en-US"/>
        </w:rPr>
        <w:t xml:space="preserve">actual cost calculations beyond the scope of this study. </w:t>
      </w:r>
      <w:r w:rsidR="006C3DC0" w:rsidRPr="006C3DC0">
        <w:rPr>
          <w:lang w:val="en-US"/>
        </w:rPr>
        <w:t xml:space="preserve">We provide an estimate of costs in supplemental material, but exclude that information from this analysis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r w:rsidRPr="003C7F19">
        <w:rPr>
          <w:b/>
          <w:bCs/>
        </w:rPr>
        <w:t xml:space="preserve">2  </w:t>
      </w:r>
      <w:r w:rsidR="00BA7F3D" w:rsidRPr="003C7F19">
        <w:rPr>
          <w:b/>
          <w:bCs/>
        </w:rPr>
        <w:t>MATERIALS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5EBCB9A6"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8.9 degrees Celsius and 589 mm, respectively. </w:t>
      </w:r>
      <w:r w:rsidRPr="00CD7E08">
        <w:rPr>
          <w:lang w:val="en-US"/>
        </w:rPr>
        <w:t xml:space="preserve">Averaged across the trial site, </w:t>
      </w:r>
      <w:commentRangeStart w:id="2"/>
      <w:r w:rsidRPr="00CD7E08">
        <w:rPr>
          <w:lang w:val="en-US"/>
        </w:rPr>
        <w:t>soil texture</w:t>
      </w:r>
      <w:r w:rsidR="00DC3E09">
        <w:rPr>
          <w:lang w:val="en-US"/>
        </w:rPr>
        <w:t xml:space="preserve"> in the top xx cm layer</w:t>
      </w:r>
      <w:r w:rsidRPr="00CD7E08">
        <w:rPr>
          <w:lang w:val="en-US"/>
        </w:rPr>
        <w:t xml:space="preserve"> is 14.7% clay (&lt;2 mm), 13.7% silt (2-20 mm), 42.6% fine sand (20-200 mm), and 27% coarse sand (200-2000 mm), with 1.2% organic carbon content (0-25 cm).</w:t>
      </w:r>
      <w:commentRangeEnd w:id="2"/>
      <w:r w:rsidRPr="00CD7E08">
        <w:rPr>
          <w:lang w:val="da-DK"/>
        </w:rPr>
        <w:commentReference w:id="2"/>
      </w:r>
      <w:r w:rsidRPr="00CD7E08">
        <w:rPr>
          <w:lang w:val="en-US"/>
        </w:rPr>
        <w:t xml:space="preserve">  The overall experimental design of the long-term experiment is a split-split plot with four replications. The main plot factor is crop</w:t>
      </w:r>
      <w:r w:rsidR="00DC3E09">
        <w:rPr>
          <w:lang w:val="en-US"/>
        </w:rPr>
        <w:t xml:space="preserve"> and residue management</w:t>
      </w:r>
      <w:r w:rsidRPr="00CD7E08">
        <w:rPr>
          <w:lang w:val="en-US"/>
        </w:rPr>
        <w:t xml:space="preserve"> (four levels), the subplot is primary tillage system (four levels)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supplemental material, but are described here briefly. </w:t>
      </w:r>
    </w:p>
    <w:p w14:paraId="0AC6131F" w14:textId="1ABD12F3" w:rsidR="00BA7F3D" w:rsidRDefault="00BA7F3D" w:rsidP="00045088">
      <w:pPr>
        <w:spacing w:line="360" w:lineRule="auto"/>
        <w:rPr>
          <w:b/>
          <w:bCs/>
        </w:rPr>
      </w:pPr>
      <w:r w:rsidRPr="003C7F19">
        <w:rPr>
          <w:b/>
          <w:bCs/>
        </w:rPr>
        <w:t xml:space="preserve">2.1.1  </w:t>
      </w:r>
      <w:r w:rsidR="001A455C">
        <w:rPr>
          <w:b/>
          <w:bCs/>
        </w:rPr>
        <w:t>Study design</w:t>
      </w:r>
    </w:p>
    <w:p w14:paraId="6AB91BA3" w14:textId="2C59E40B" w:rsidR="001A455C" w:rsidRPr="001A455C" w:rsidRDefault="001A455C" w:rsidP="001A455C">
      <w:pPr>
        <w:spacing w:line="360" w:lineRule="auto"/>
        <w:rPr>
          <w:lang w:val="en-US"/>
        </w:rPr>
      </w:pPr>
      <w:r w:rsidRPr="001A455C">
        <w:rPr>
          <w:lang w:val="en-US"/>
        </w:rPr>
        <w:lastRenderedPageBreak/>
        <w:t xml:space="preserve">For the purpose of the present study, two </w:t>
      </w:r>
      <w:r w:rsidR="00DC3E09">
        <w:rPr>
          <w:lang w:val="en-US"/>
        </w:rPr>
        <w:t xml:space="preserve">main plot treatments </w:t>
      </w:r>
      <w:r w:rsidRPr="001A455C">
        <w:rPr>
          <w:lang w:val="en-US"/>
        </w:rPr>
        <w:t xml:space="preserve">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r w:rsidRPr="003C7F19">
        <w:rPr>
          <w:b/>
          <w:bCs/>
        </w:rPr>
        <w:t>2.1.</w:t>
      </w:r>
      <w:r>
        <w:rPr>
          <w:b/>
          <w:bCs/>
        </w:rPr>
        <w:t>2</w:t>
      </w:r>
      <w:r w:rsidRPr="003C7F19">
        <w:rPr>
          <w:b/>
          <w:bCs/>
        </w:rPr>
        <w:t xml:space="preserve">  </w:t>
      </w:r>
      <w:r w:rsidRPr="001A455C">
        <w:rPr>
          <w:b/>
          <w:bCs/>
          <w:lang w:val="en-US"/>
        </w:rPr>
        <w:t>Straw and tillage treatments</w:t>
      </w:r>
    </w:p>
    <w:p w14:paraId="1D52ABA7" w14:textId="4FFA85C1"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3"/>
      <w:r w:rsidRPr="001A455C">
        <w:rPr>
          <w:lang w:val="en-US"/>
        </w:rPr>
        <w:t>MACHINE</w:t>
      </w:r>
      <w:commentRangeEnd w:id="3"/>
      <w:r w:rsidRPr="001A455C">
        <w:rPr>
          <w:lang w:val="da-DK"/>
        </w:rPr>
        <w:commentReference w:id="3"/>
      </w:r>
      <w:r w:rsidRPr="001A455C">
        <w:rPr>
          <w:lang w:val="en-US"/>
        </w:rPr>
        <w:t>, resulting in removal of approximately 60% of the biomass (</w:t>
      </w:r>
      <w:commentRangeStart w:id="4"/>
      <w:r w:rsidRPr="001A455C">
        <w:rPr>
          <w:lang w:val="en-US"/>
        </w:rPr>
        <w:t>CITE a CENTS modelling study for this 60% assumption</w:t>
      </w:r>
      <w:commentRangeEnd w:id="4"/>
      <w:r w:rsidRPr="001A455C">
        <w:rPr>
          <w:lang w:val="da-DK"/>
        </w:rPr>
        <w:commentReference w:id="4"/>
      </w:r>
      <w:r w:rsidRPr="001A455C">
        <w:rPr>
          <w:lang w:val="en-US"/>
        </w:rPr>
        <w:t xml:space="preserve">). In the straw-retained treatments, </w:t>
      </w:r>
      <w:r w:rsidR="001A1339">
        <w:rPr>
          <w:lang w:val="en-US"/>
        </w:rPr>
        <w:t xml:space="preserve">following harvest of the grain residue </w:t>
      </w:r>
      <w:r w:rsidRPr="001A455C">
        <w:rPr>
          <w:lang w:val="en-US"/>
        </w:rPr>
        <w:t>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r w:rsidRPr="001A455C">
        <w:t xml:space="preserve">rops were then sown with a traditional seed drill (Nordsten Lift-o-matic CLH300) with row spacings of 12.5 cm. </w:t>
      </w:r>
      <w:r w:rsidRPr="001A455C">
        <w:rPr>
          <w:lang w:val="en-US"/>
        </w:rPr>
        <w:t xml:space="preserve">For the surface tillage system (non-inversion), a </w:t>
      </w:r>
      <w:r w:rsidRPr="001A455C">
        <w:rPr>
          <w:vertAlign w:val="subscript"/>
          <w:lang w:val="en-US"/>
        </w:rPr>
        <w:t xml:space="preserve"> </w:t>
      </w:r>
      <w:r w:rsidRPr="001A455C">
        <w:t xml:space="preserve">Horsch Terrano 3 FX stubble tine cultivator  was used to till to a depth </w:t>
      </w:r>
      <w:commentRangeStart w:id="5"/>
      <w:r w:rsidRPr="001A455C">
        <w:t>8-10 cm in the spring before cash crop planting</w:t>
      </w:r>
      <w:commentRangeEnd w:id="5"/>
      <w:r w:rsidRPr="001A455C">
        <w:rPr>
          <w:lang w:val="da-DK"/>
        </w:rPr>
        <w:commentReference w:id="5"/>
      </w:r>
      <w:r w:rsidRPr="001A455C">
        <w:t xml:space="preserve">. In both the no-till and surface tillage systems, crops were sown with a chisel coulter (Horsch Airseeder CO 3) with row spacings of 17.5 cm for spring oats, spring barley, and </w:t>
      </w:r>
      <w:commentRangeStart w:id="6"/>
      <w:r w:rsidRPr="001A455C">
        <w:t>faba beans</w:t>
      </w:r>
      <w:commentRangeEnd w:id="6"/>
      <w:r w:rsidRPr="001A455C">
        <w:rPr>
          <w:lang w:val="da-DK"/>
        </w:rPr>
        <w:commentReference w:id="6"/>
      </w:r>
      <w:r w:rsidRPr="001A455C">
        <w:t xml:space="preserve">. Row spacings were different for the inversion tillage system due to </w:t>
      </w:r>
      <w:r w:rsidR="001A1339">
        <w:t xml:space="preserve">differences in the </w:t>
      </w:r>
      <w:r w:rsidRPr="001A455C">
        <w:t xml:space="preserve">equipment representing typical production environments for each tillage system. </w:t>
      </w:r>
    </w:p>
    <w:p w14:paraId="34082C05" w14:textId="4AE4E813" w:rsidR="001A455C" w:rsidRPr="001A455C" w:rsidRDefault="001A455C" w:rsidP="001A455C">
      <w:pPr>
        <w:spacing w:line="360" w:lineRule="auto"/>
        <w:rPr>
          <w:b/>
          <w:bCs/>
          <w:lang w:val="en-US"/>
        </w:rPr>
      </w:pPr>
      <w:r w:rsidRPr="003C7F19">
        <w:rPr>
          <w:b/>
          <w:bCs/>
        </w:rPr>
        <w:t>2.1.</w:t>
      </w:r>
      <w:r>
        <w:rPr>
          <w:b/>
          <w:bCs/>
        </w:rPr>
        <w:t>3</w:t>
      </w:r>
      <w:r w:rsidRPr="003C7F19">
        <w:rPr>
          <w:b/>
          <w:bCs/>
        </w:rPr>
        <w:t xml:space="preserve">  </w:t>
      </w:r>
      <w:r>
        <w:rPr>
          <w:b/>
          <w:bCs/>
          <w:lang w:val="en-US"/>
        </w:rPr>
        <w:t>Cover crop treatments</w:t>
      </w:r>
    </w:p>
    <w:p w14:paraId="76D877A7" w14:textId="022B89C5" w:rsidR="001A455C" w:rsidRPr="001A455C" w:rsidRDefault="001A455C" w:rsidP="001A455C">
      <w:pPr>
        <w:spacing w:line="360" w:lineRule="auto"/>
        <w:rPr>
          <w:lang w:val="en-US"/>
        </w:rPr>
      </w:pPr>
      <w:r w:rsidRPr="001A455C">
        <w:rPr>
          <w:lang w:val="en-US"/>
        </w:rPr>
        <w:t xml:space="preserve">Starting in the </w:t>
      </w:r>
      <w:r w:rsidR="001A1339">
        <w:rPr>
          <w:lang w:val="en-US"/>
        </w:rPr>
        <w:t xml:space="preserve">spring of the </w:t>
      </w:r>
      <w:r w:rsidRPr="001A455C">
        <w:rPr>
          <w:lang w:val="en-US"/>
        </w:rPr>
        <w:t xml:space="preserve">2018 growing season, five cover crop systems were randomly applied to the sub-subplots (Table 1). The same sub-subplot treatments were maintained for </w:t>
      </w:r>
      <w:r w:rsidRPr="001A455C">
        <w:rPr>
          <w:lang w:val="en-US"/>
        </w:rPr>
        <w:lastRenderedPageBreak/>
        <w:t xml:space="preserve">2018, 2019 and were tracked until faba bean harvest in 2020. The sampling area for all measurements was located in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1843"/>
        <w:gridCol w:w="2976"/>
      </w:tblGrid>
      <w:tr w:rsidR="001A455C" w:rsidRPr="001A455C" w14:paraId="4CC3D440" w14:textId="77777777" w:rsidTr="000043B8">
        <w:tc>
          <w:tcPr>
            <w:tcW w:w="1555" w:type="dxa"/>
            <w:tcBorders>
              <w:top w:val="single" w:sz="4" w:space="0" w:color="auto"/>
              <w:bottom w:val="single" w:sz="4" w:space="0" w:color="auto"/>
            </w:tcBorders>
            <w:vAlign w:val="center"/>
          </w:tcPr>
          <w:p w14:paraId="06902FBB" w14:textId="7C300810" w:rsidR="001A455C" w:rsidRPr="000043B8" w:rsidRDefault="001A455C" w:rsidP="000043B8">
            <w:pPr>
              <w:jc w:val="center"/>
              <w:rPr>
                <w:b/>
                <w:bCs/>
                <w:lang w:val="en-US"/>
              </w:rPr>
            </w:pPr>
            <w:r w:rsidRPr="000043B8">
              <w:rPr>
                <w:b/>
                <w:bCs/>
                <w:lang w:val="en-US"/>
              </w:rPr>
              <w:t xml:space="preserve">Cover crop system </w:t>
            </w:r>
            <w:r w:rsidR="006B4AC3">
              <w:rPr>
                <w:b/>
                <w:bCs/>
                <w:lang w:val="en-US"/>
              </w:rPr>
              <w:t>abbreviation</w:t>
            </w:r>
          </w:p>
        </w:tc>
        <w:tc>
          <w:tcPr>
            <w:tcW w:w="2126" w:type="dxa"/>
            <w:tcBorders>
              <w:top w:val="single" w:sz="4" w:space="0" w:color="auto"/>
              <w:bottom w:val="single" w:sz="4" w:space="0" w:color="auto"/>
            </w:tcBorders>
            <w:vAlign w:val="center"/>
          </w:tcPr>
          <w:p w14:paraId="6483C18B" w14:textId="77777777" w:rsidR="001A455C" w:rsidRPr="000043B8" w:rsidRDefault="001A455C" w:rsidP="000043B8">
            <w:pPr>
              <w:jc w:val="center"/>
              <w:rPr>
                <w:b/>
                <w:bCs/>
                <w:lang w:val="en-US"/>
              </w:rPr>
            </w:pPr>
            <w:r w:rsidRPr="000043B8">
              <w:rPr>
                <w:b/>
                <w:bCs/>
                <w:lang w:val="en-US"/>
              </w:rPr>
              <w:t>Cover crop</w:t>
            </w:r>
          </w:p>
        </w:tc>
        <w:tc>
          <w:tcPr>
            <w:tcW w:w="1843" w:type="dxa"/>
            <w:tcBorders>
              <w:top w:val="single" w:sz="4" w:space="0" w:color="auto"/>
              <w:bottom w:val="single" w:sz="4" w:space="0" w:color="auto"/>
            </w:tcBorders>
            <w:vAlign w:val="center"/>
          </w:tcPr>
          <w:p w14:paraId="2DA4DC92" w14:textId="77777777" w:rsidR="001A455C" w:rsidRPr="000043B8" w:rsidRDefault="001A455C" w:rsidP="000043B8">
            <w:pPr>
              <w:jc w:val="center"/>
              <w:rPr>
                <w:b/>
                <w:bCs/>
                <w:lang w:val="en-US"/>
              </w:rPr>
            </w:pPr>
            <w:r w:rsidRPr="000043B8">
              <w:rPr>
                <w:b/>
                <w:bCs/>
                <w:lang w:val="en-US"/>
              </w:rPr>
              <w:t>Seeding rate</w:t>
            </w:r>
          </w:p>
        </w:tc>
        <w:tc>
          <w:tcPr>
            <w:tcW w:w="2976" w:type="dxa"/>
            <w:tcBorders>
              <w:top w:val="single" w:sz="4" w:space="0" w:color="auto"/>
              <w:bottom w:val="single" w:sz="4" w:space="0" w:color="auto"/>
            </w:tcBorders>
            <w:vAlign w:val="center"/>
          </w:tcPr>
          <w:p w14:paraId="28AE962C" w14:textId="77777777" w:rsidR="001A455C" w:rsidRPr="000043B8" w:rsidRDefault="001A455C" w:rsidP="000043B8">
            <w:pPr>
              <w:jc w:val="center"/>
              <w:rPr>
                <w:b/>
                <w:bCs/>
                <w:lang w:val="en-US"/>
              </w:rPr>
            </w:pPr>
            <w:r w:rsidRPr="000043B8">
              <w:rPr>
                <w:b/>
                <w:bCs/>
                <w:lang w:val="en-US"/>
              </w:rPr>
              <w:t>Seeding method and timing</w:t>
            </w:r>
          </w:p>
        </w:tc>
      </w:tr>
      <w:tr w:rsidR="001A455C" w:rsidRPr="001A455C" w14:paraId="5449C1C6" w14:textId="77777777" w:rsidTr="006B4AC3">
        <w:tc>
          <w:tcPr>
            <w:tcW w:w="1555" w:type="dxa"/>
            <w:tcBorders>
              <w:top w:val="single" w:sz="4" w:space="0" w:color="auto"/>
              <w:bottom w:val="single" w:sz="4" w:space="0" w:color="auto"/>
            </w:tcBorders>
            <w:vAlign w:val="center"/>
          </w:tcPr>
          <w:p w14:paraId="0FB272EB" w14:textId="77777777" w:rsidR="001A455C" w:rsidRPr="001A455C" w:rsidRDefault="001A455C" w:rsidP="006B4AC3">
            <w:pPr>
              <w:spacing w:line="360" w:lineRule="auto"/>
              <w:jc w:val="center"/>
              <w:rPr>
                <w:lang w:val="en-US"/>
              </w:rPr>
            </w:pPr>
            <w:r w:rsidRPr="001A455C">
              <w:rPr>
                <w:lang w:val="en-US"/>
              </w:rPr>
              <w:t>MixE</w:t>
            </w:r>
          </w:p>
        </w:tc>
        <w:tc>
          <w:tcPr>
            <w:tcW w:w="2126" w:type="dxa"/>
            <w:vMerge w:val="restart"/>
            <w:tcBorders>
              <w:top w:val="single" w:sz="4" w:space="0" w:color="auto"/>
            </w:tcBorders>
            <w:vAlign w:val="center"/>
          </w:tcPr>
          <w:p w14:paraId="4BEF68C7" w14:textId="77777777" w:rsidR="001A455C" w:rsidRPr="001A455C" w:rsidRDefault="001A455C" w:rsidP="006B4AC3">
            <w:pPr>
              <w:spacing w:line="360" w:lineRule="auto"/>
              <w:jc w:val="center"/>
              <w:rPr>
                <w:lang w:val="en-US"/>
              </w:rPr>
            </w:pPr>
            <w:r w:rsidRPr="001A455C">
              <w:rPr>
                <w:lang w:val="en-US"/>
              </w:rPr>
              <w:t xml:space="preserve">Perennial ryegrass </w:t>
            </w:r>
            <w:r w:rsidRPr="001A455C">
              <w:rPr>
                <w:i/>
                <w:iCs/>
                <w:lang w:val="en-US"/>
              </w:rPr>
              <w:t>(grass; Lolium perenne)</w:t>
            </w:r>
            <w:r w:rsidRPr="001A455C">
              <w:rPr>
                <w:lang w:val="en-US"/>
              </w:rPr>
              <w:t xml:space="preserve"> and red clover </w:t>
            </w:r>
            <w:r w:rsidRPr="001A455C">
              <w:rPr>
                <w:i/>
                <w:iCs/>
                <w:lang w:val="en-US"/>
              </w:rPr>
              <w:t>(clover; Trifolium pratense)</w:t>
            </w:r>
          </w:p>
        </w:tc>
        <w:tc>
          <w:tcPr>
            <w:tcW w:w="1843" w:type="dxa"/>
            <w:vMerge w:val="restart"/>
            <w:tcBorders>
              <w:top w:val="single" w:sz="4" w:space="0" w:color="auto"/>
            </w:tcBorders>
            <w:vAlign w:val="center"/>
          </w:tcPr>
          <w:p w14:paraId="3A93781B" w14:textId="6C128E1E" w:rsidR="001A455C" w:rsidRPr="001A455C" w:rsidRDefault="001A455C" w:rsidP="006B4AC3">
            <w:pPr>
              <w:spacing w:line="360" w:lineRule="auto"/>
              <w:jc w:val="center"/>
              <w:rPr>
                <w:lang w:val="en-US"/>
              </w:rPr>
            </w:pPr>
            <w:r w:rsidRPr="001A455C">
              <w:rPr>
                <w:lang w:val="en-US"/>
              </w:rPr>
              <w:t>3 kg ha</w:t>
            </w:r>
            <w:r w:rsidRPr="001A455C">
              <w:rPr>
                <w:vertAlign w:val="superscript"/>
                <w:lang w:val="en-US"/>
              </w:rPr>
              <w:t>-1</w:t>
            </w:r>
            <w:r w:rsidRPr="001A455C">
              <w:rPr>
                <w:lang w:val="en-US"/>
              </w:rPr>
              <w:t xml:space="preserve"> grass + 8 kg ha</w:t>
            </w:r>
            <w:r w:rsidRPr="001A455C">
              <w:rPr>
                <w:vertAlign w:val="superscript"/>
                <w:lang w:val="en-US"/>
              </w:rPr>
              <w:t>-1</w:t>
            </w:r>
            <w:r w:rsidR="006B4AC3" w:rsidRPr="001A455C">
              <w:rPr>
                <w:lang w:val="en-US"/>
              </w:rPr>
              <w:t xml:space="preserve"> clover</w:t>
            </w:r>
          </w:p>
        </w:tc>
        <w:tc>
          <w:tcPr>
            <w:tcW w:w="2976" w:type="dxa"/>
            <w:tcBorders>
              <w:top w:val="single" w:sz="4" w:space="0" w:color="auto"/>
              <w:bottom w:val="single" w:sz="4" w:space="0" w:color="auto"/>
            </w:tcBorders>
            <w:vAlign w:val="center"/>
          </w:tcPr>
          <w:p w14:paraId="4673672B" w14:textId="77777777" w:rsidR="001A455C" w:rsidRPr="001A455C" w:rsidRDefault="001A455C" w:rsidP="006B4AC3">
            <w:pPr>
              <w:spacing w:line="360" w:lineRule="auto"/>
              <w:jc w:val="center"/>
              <w:rPr>
                <w:lang w:val="en-US"/>
              </w:rPr>
            </w:pPr>
            <w:r w:rsidRPr="001A455C">
              <w:rPr>
                <w:lang w:val="en-US"/>
              </w:rPr>
              <w:t>Sown 1 cm deep in 12.5 cm rows between cash crop rows shortly after cash crop planting</w:t>
            </w:r>
          </w:p>
        </w:tc>
      </w:tr>
      <w:tr w:rsidR="001A455C" w:rsidRPr="001A455C" w14:paraId="3620DF11" w14:textId="77777777" w:rsidTr="006B4AC3">
        <w:tc>
          <w:tcPr>
            <w:tcW w:w="1555" w:type="dxa"/>
            <w:tcBorders>
              <w:top w:val="single" w:sz="4" w:space="0" w:color="auto"/>
              <w:bottom w:val="single" w:sz="4" w:space="0" w:color="auto"/>
            </w:tcBorders>
            <w:vAlign w:val="center"/>
          </w:tcPr>
          <w:p w14:paraId="2C9BAB03" w14:textId="77777777" w:rsidR="001A455C" w:rsidRPr="001A455C" w:rsidRDefault="001A455C" w:rsidP="006B4AC3">
            <w:pPr>
              <w:spacing w:line="360" w:lineRule="auto"/>
              <w:jc w:val="center"/>
              <w:rPr>
                <w:lang w:val="en-US"/>
              </w:rPr>
            </w:pPr>
            <w:r w:rsidRPr="001A455C">
              <w:rPr>
                <w:lang w:val="en-US"/>
              </w:rPr>
              <w:t>MixM</w:t>
            </w:r>
          </w:p>
        </w:tc>
        <w:tc>
          <w:tcPr>
            <w:tcW w:w="2126" w:type="dxa"/>
            <w:vMerge/>
            <w:tcBorders>
              <w:bottom w:val="single" w:sz="4" w:space="0" w:color="auto"/>
            </w:tcBorders>
            <w:vAlign w:val="center"/>
          </w:tcPr>
          <w:p w14:paraId="6AFC6303"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6F6F4A85"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B8AC7D4" w14:textId="77777777" w:rsidR="001A455C" w:rsidRPr="001A455C" w:rsidRDefault="001A455C" w:rsidP="006B4AC3">
            <w:pPr>
              <w:spacing w:line="360" w:lineRule="auto"/>
              <w:jc w:val="center"/>
              <w:rPr>
                <w:lang w:val="en-US"/>
              </w:rPr>
            </w:pPr>
            <w:r w:rsidRPr="001A455C">
              <w:rPr>
                <w:lang w:val="en-US"/>
              </w:rPr>
              <w:t>Broadcast into standing crop approximately 14 days before expected cash crop harvest</w:t>
            </w:r>
          </w:p>
        </w:tc>
      </w:tr>
      <w:tr w:rsidR="001A455C" w:rsidRPr="001A455C" w14:paraId="79E5A638" w14:textId="77777777" w:rsidTr="006B4AC3">
        <w:tc>
          <w:tcPr>
            <w:tcW w:w="1555" w:type="dxa"/>
            <w:tcBorders>
              <w:top w:val="single" w:sz="4" w:space="0" w:color="auto"/>
              <w:bottom w:val="single" w:sz="4" w:space="0" w:color="auto"/>
            </w:tcBorders>
            <w:vAlign w:val="center"/>
          </w:tcPr>
          <w:p w14:paraId="261A5ADB" w14:textId="77777777" w:rsidR="001A455C" w:rsidRPr="001A455C" w:rsidRDefault="001A455C" w:rsidP="006B4AC3">
            <w:pPr>
              <w:spacing w:line="360" w:lineRule="auto"/>
              <w:jc w:val="center"/>
              <w:rPr>
                <w:lang w:val="en-US"/>
              </w:rPr>
            </w:pPr>
            <w:r w:rsidRPr="001A455C">
              <w:rPr>
                <w:lang w:val="en-US"/>
              </w:rPr>
              <w:t>RadM</w:t>
            </w:r>
          </w:p>
        </w:tc>
        <w:tc>
          <w:tcPr>
            <w:tcW w:w="2126" w:type="dxa"/>
            <w:vMerge w:val="restart"/>
            <w:tcBorders>
              <w:top w:val="single" w:sz="4" w:space="0" w:color="auto"/>
            </w:tcBorders>
            <w:vAlign w:val="center"/>
          </w:tcPr>
          <w:p w14:paraId="5C1C4891" w14:textId="77777777" w:rsidR="001A455C" w:rsidRPr="001A455C" w:rsidRDefault="001A455C" w:rsidP="006B4AC3">
            <w:pPr>
              <w:spacing w:line="360" w:lineRule="auto"/>
              <w:jc w:val="center"/>
              <w:rPr>
                <w:lang w:val="en-US"/>
              </w:rPr>
            </w:pPr>
            <w:r w:rsidRPr="001A455C">
              <w:rPr>
                <w:lang w:val="en-US"/>
              </w:rPr>
              <w:t xml:space="preserve">Fodder radish </w:t>
            </w:r>
            <w:r w:rsidRPr="001A455C">
              <w:rPr>
                <w:i/>
                <w:iCs/>
                <w:lang w:val="en-US"/>
              </w:rPr>
              <w:t>(Raphanus sativus)</w:t>
            </w:r>
          </w:p>
        </w:tc>
        <w:tc>
          <w:tcPr>
            <w:tcW w:w="1843" w:type="dxa"/>
            <w:vMerge w:val="restart"/>
            <w:tcBorders>
              <w:top w:val="single" w:sz="4" w:space="0" w:color="auto"/>
            </w:tcBorders>
            <w:vAlign w:val="center"/>
          </w:tcPr>
          <w:p w14:paraId="4418C7AE" w14:textId="77777777" w:rsidR="001A455C" w:rsidRPr="001A455C" w:rsidRDefault="001A455C" w:rsidP="006B4AC3">
            <w:pPr>
              <w:spacing w:line="360" w:lineRule="auto"/>
              <w:jc w:val="center"/>
              <w:rPr>
                <w:lang w:val="en-US"/>
              </w:rPr>
            </w:pPr>
            <w:r w:rsidRPr="001A455C">
              <w:rPr>
                <w:lang w:val="en-US"/>
              </w:rPr>
              <w:t>14 kg ha</w:t>
            </w:r>
            <w:r w:rsidRPr="001A455C">
              <w:rPr>
                <w:vertAlign w:val="superscript"/>
                <w:lang w:val="en-US"/>
              </w:rPr>
              <w:t>-1</w:t>
            </w:r>
          </w:p>
        </w:tc>
        <w:tc>
          <w:tcPr>
            <w:tcW w:w="2976" w:type="dxa"/>
            <w:tcBorders>
              <w:top w:val="single" w:sz="4" w:space="0" w:color="auto"/>
              <w:bottom w:val="single" w:sz="4" w:space="0" w:color="auto"/>
            </w:tcBorders>
            <w:vAlign w:val="center"/>
          </w:tcPr>
          <w:p w14:paraId="05B1325C" w14:textId="77777777" w:rsidR="001A455C" w:rsidRPr="001A455C" w:rsidRDefault="001A455C" w:rsidP="006B4AC3">
            <w:pPr>
              <w:spacing w:line="360" w:lineRule="auto"/>
              <w:jc w:val="center"/>
              <w:rPr>
                <w:lang w:val="en-US"/>
              </w:rPr>
            </w:pPr>
            <w:r w:rsidRPr="001A455C">
              <w:rPr>
                <w:lang w:val="en-US"/>
              </w:rPr>
              <w:t>Broadcast into standing crop approx. 14 days before expected crop harvest</w:t>
            </w:r>
          </w:p>
        </w:tc>
      </w:tr>
      <w:tr w:rsidR="001A455C" w:rsidRPr="001A455C" w14:paraId="19D6BFDF" w14:textId="77777777" w:rsidTr="006B4AC3">
        <w:tc>
          <w:tcPr>
            <w:tcW w:w="1555" w:type="dxa"/>
            <w:tcBorders>
              <w:top w:val="single" w:sz="4" w:space="0" w:color="auto"/>
              <w:bottom w:val="single" w:sz="4" w:space="0" w:color="auto"/>
            </w:tcBorders>
            <w:vAlign w:val="center"/>
          </w:tcPr>
          <w:p w14:paraId="7A26B863" w14:textId="77777777" w:rsidR="001A455C" w:rsidRPr="001A455C" w:rsidRDefault="001A455C" w:rsidP="006B4AC3">
            <w:pPr>
              <w:spacing w:line="360" w:lineRule="auto"/>
              <w:jc w:val="center"/>
              <w:rPr>
                <w:lang w:val="en-US"/>
              </w:rPr>
            </w:pPr>
            <w:r w:rsidRPr="001A455C">
              <w:rPr>
                <w:lang w:val="en-US"/>
              </w:rPr>
              <w:t>RadL</w:t>
            </w:r>
          </w:p>
        </w:tc>
        <w:tc>
          <w:tcPr>
            <w:tcW w:w="2126" w:type="dxa"/>
            <w:vMerge/>
            <w:tcBorders>
              <w:bottom w:val="single" w:sz="4" w:space="0" w:color="auto"/>
            </w:tcBorders>
            <w:vAlign w:val="center"/>
          </w:tcPr>
          <w:p w14:paraId="3A7CAC85"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5BF33C36"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D59D1EA" w14:textId="77777777" w:rsidR="001A455C" w:rsidRPr="001A455C" w:rsidRDefault="001A455C" w:rsidP="006B4AC3">
            <w:pPr>
              <w:spacing w:line="360" w:lineRule="auto"/>
              <w:jc w:val="center"/>
              <w:rPr>
                <w:lang w:val="en-US"/>
              </w:rPr>
            </w:pPr>
            <w:r w:rsidRPr="001A455C">
              <w:rPr>
                <w:lang w:val="en-US"/>
              </w:rPr>
              <w:t>Broadcast into the crop stubble post crop harvest</w:t>
            </w:r>
          </w:p>
        </w:tc>
      </w:tr>
      <w:tr w:rsidR="001A455C" w:rsidRPr="001A455C" w14:paraId="5E6F82D6" w14:textId="77777777" w:rsidTr="006B4AC3">
        <w:tc>
          <w:tcPr>
            <w:tcW w:w="1555" w:type="dxa"/>
            <w:tcBorders>
              <w:top w:val="single" w:sz="4" w:space="0" w:color="auto"/>
              <w:bottom w:val="single" w:sz="4" w:space="0" w:color="auto"/>
            </w:tcBorders>
            <w:vAlign w:val="center"/>
          </w:tcPr>
          <w:p w14:paraId="5E8B9AE3" w14:textId="77777777" w:rsidR="001A455C" w:rsidRPr="001A455C" w:rsidRDefault="001A455C" w:rsidP="006B4AC3">
            <w:pPr>
              <w:spacing w:line="360" w:lineRule="auto"/>
              <w:jc w:val="center"/>
              <w:rPr>
                <w:lang w:val="en-US"/>
              </w:rPr>
            </w:pPr>
            <w:r w:rsidRPr="001A455C">
              <w:rPr>
                <w:lang w:val="en-US"/>
              </w:rPr>
              <w:t>NoCC</w:t>
            </w:r>
          </w:p>
        </w:tc>
        <w:tc>
          <w:tcPr>
            <w:tcW w:w="2126" w:type="dxa"/>
            <w:tcBorders>
              <w:top w:val="single" w:sz="4" w:space="0" w:color="auto"/>
              <w:bottom w:val="single" w:sz="4" w:space="0" w:color="auto"/>
            </w:tcBorders>
            <w:vAlign w:val="center"/>
          </w:tcPr>
          <w:p w14:paraId="2CC1DE3E" w14:textId="77777777" w:rsidR="001A455C" w:rsidRPr="001A455C" w:rsidRDefault="001A455C" w:rsidP="006B4AC3">
            <w:pPr>
              <w:spacing w:line="360" w:lineRule="auto"/>
              <w:jc w:val="center"/>
              <w:rPr>
                <w:lang w:val="en-US"/>
              </w:rPr>
            </w:pPr>
            <w:r w:rsidRPr="001A455C">
              <w:rPr>
                <w:lang w:val="en-US"/>
              </w:rPr>
              <w:t>None</w:t>
            </w:r>
          </w:p>
        </w:tc>
        <w:tc>
          <w:tcPr>
            <w:tcW w:w="1843" w:type="dxa"/>
            <w:tcBorders>
              <w:top w:val="single" w:sz="4" w:space="0" w:color="auto"/>
              <w:bottom w:val="single" w:sz="4" w:space="0" w:color="auto"/>
            </w:tcBorders>
            <w:vAlign w:val="center"/>
          </w:tcPr>
          <w:p w14:paraId="2477B9F5" w14:textId="77777777" w:rsidR="001A455C" w:rsidRPr="001A455C" w:rsidRDefault="001A455C" w:rsidP="006B4AC3">
            <w:pPr>
              <w:spacing w:line="360" w:lineRule="auto"/>
              <w:jc w:val="center"/>
              <w:rPr>
                <w:lang w:val="en-US"/>
              </w:rPr>
            </w:pPr>
            <w:r w:rsidRPr="001A455C">
              <w:rPr>
                <w:lang w:val="en-US"/>
              </w:rPr>
              <w:t>-</w:t>
            </w:r>
          </w:p>
        </w:tc>
        <w:tc>
          <w:tcPr>
            <w:tcW w:w="2976" w:type="dxa"/>
            <w:tcBorders>
              <w:top w:val="single" w:sz="4" w:space="0" w:color="auto"/>
              <w:bottom w:val="single" w:sz="4" w:space="0" w:color="auto"/>
            </w:tcBorders>
            <w:vAlign w:val="center"/>
          </w:tcPr>
          <w:p w14:paraId="20259FC8" w14:textId="77777777" w:rsidR="001A455C" w:rsidRPr="001A455C" w:rsidRDefault="001A455C" w:rsidP="006B4AC3">
            <w:pPr>
              <w:spacing w:line="360" w:lineRule="auto"/>
              <w:jc w:val="center"/>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r w:rsidRPr="003C7F19">
        <w:rPr>
          <w:b/>
          <w:bCs/>
        </w:rPr>
        <w:t>2.1.</w:t>
      </w:r>
      <w:r>
        <w:rPr>
          <w:b/>
          <w:bCs/>
        </w:rPr>
        <w:t>4</w:t>
      </w:r>
      <w:r w:rsidRPr="003C7F19">
        <w:rPr>
          <w:b/>
          <w:bCs/>
        </w:rPr>
        <w:t xml:space="preserve">  </w:t>
      </w:r>
      <w:r>
        <w:rPr>
          <w:b/>
          <w:bCs/>
          <w:lang w:val="en-US"/>
        </w:rPr>
        <w:t>Fertilizer and herbicides</w:t>
      </w:r>
    </w:p>
    <w:p w14:paraId="286F4F84" w14:textId="77777777" w:rsidR="001A455C" w:rsidRPr="001A455C" w:rsidRDefault="001A455C" w:rsidP="001A455C">
      <w:pPr>
        <w:spacing w:line="360" w:lineRule="auto"/>
      </w:pPr>
      <w:r w:rsidRPr="001A455C">
        <w:rPr>
          <w:lang w:val="en-US"/>
        </w:rPr>
        <w:t>Mineral fertilizer was broadcast 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 xml:space="preserve">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w:t>
      </w:r>
      <w:r w:rsidRPr="001A455C">
        <w:lastRenderedPageBreak/>
        <w:t>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7"/>
      <w:r w:rsidRPr="001A455C">
        <w:t>to….</w:t>
      </w:r>
      <w:commentRangeEnd w:id="7"/>
      <w:r w:rsidRPr="001A455C">
        <w:rPr>
          <w:lang w:val="da-DK"/>
        </w:rPr>
        <w:commentReference w:id="7"/>
      </w:r>
      <w:r w:rsidRPr="001A455C">
        <w:t xml:space="preserve">. </w:t>
      </w:r>
      <w:bookmarkStart w:id="8" w:name="_Hlk190689276"/>
      <w:r w:rsidRPr="001A455C">
        <w:t>Following faba bean planting in 2020, all plots were sprayed with HP7 on 6 May 2020 and again on 20 May 2020. On 2 June 2020, all plots were sprayed (HP8) to control wild oat (</w:t>
      </w:r>
      <w:r w:rsidRPr="001A455C">
        <w:rPr>
          <w:i/>
          <w:iCs/>
        </w:rPr>
        <w:t>Avena fatua</w:t>
      </w:r>
      <w:r w:rsidRPr="001A455C">
        <w:t xml:space="preserve">). </w:t>
      </w:r>
      <w:bookmarkEnd w:id="8"/>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In order to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r w:rsidRPr="003C7F19">
        <w:rPr>
          <w:b/>
          <w:bCs/>
        </w:rPr>
        <w:t>2.</w:t>
      </w:r>
      <w:r>
        <w:rPr>
          <w:b/>
          <w:bCs/>
        </w:rPr>
        <w:t>2</w:t>
      </w:r>
      <w:r w:rsidRPr="003C7F19">
        <w:rPr>
          <w:b/>
          <w:bCs/>
        </w:rPr>
        <w:t xml:space="preserve">.1  </w:t>
      </w:r>
      <w:r>
        <w:rPr>
          <w:b/>
          <w:bCs/>
        </w:rPr>
        <w:t>Crop yields</w:t>
      </w:r>
    </w:p>
    <w:p w14:paraId="7501D6A6" w14:textId="2A0C2A8D" w:rsidR="001A455C" w:rsidRPr="001A455C" w:rsidRDefault="001A455C" w:rsidP="001A455C">
      <w:pPr>
        <w:spacing w:line="360" w:lineRule="auto"/>
      </w:pPr>
      <w:r w:rsidRPr="001A455C">
        <w:t>Each sub-subplot (net size 10 m x 1.5 m) was harvested for grain yield with a plot combine (</w:t>
      </w:r>
      <w:r w:rsidR="00F36B54">
        <w:t xml:space="preserve">spring barley: </w:t>
      </w:r>
      <w:r w:rsidRPr="001A455C">
        <w:t>8 August 2018</w:t>
      </w:r>
      <w:r w:rsidR="00F36B54">
        <w:t xml:space="preserve">, oat: </w:t>
      </w:r>
      <w:r w:rsidRPr="001A455C">
        <w:t>15 August 2019</w:t>
      </w:r>
      <w:r w:rsidR="00F36B54">
        <w:t xml:space="preserve">, faba bean: </w:t>
      </w:r>
      <w:r w:rsidRPr="001A455C">
        <w:t>24 August 2020 faba bean). Dry matter content was determined by a near-infrared spectroscopy analyzer (InfraTec™ 1241 Grain Analyzer, Foss A/S; </w:t>
      </w:r>
      <w:bookmarkStart w:id="9"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9"/>
      <w:r w:rsidRPr="001A455C">
        <w:t>). Grain yields are reported on a dry matter basis.</w:t>
      </w:r>
    </w:p>
    <w:p w14:paraId="550CAF4F" w14:textId="39516849" w:rsidR="001A455C" w:rsidRDefault="001A455C" w:rsidP="001A455C">
      <w:pPr>
        <w:spacing w:line="360" w:lineRule="auto"/>
        <w:rPr>
          <w:b/>
          <w:bCs/>
        </w:rPr>
      </w:pPr>
      <w:r w:rsidRPr="003C7F19">
        <w:rPr>
          <w:b/>
          <w:bCs/>
        </w:rPr>
        <w:t>2.</w:t>
      </w:r>
      <w:r>
        <w:rPr>
          <w:b/>
          <w:bCs/>
        </w:rPr>
        <w:t>2</w:t>
      </w:r>
      <w:r w:rsidRPr="003C7F19">
        <w:rPr>
          <w:b/>
          <w:bCs/>
        </w:rPr>
        <w:t>.</w:t>
      </w:r>
      <w:r>
        <w:rPr>
          <w:b/>
          <w:bCs/>
        </w:rPr>
        <w:t>2</w:t>
      </w:r>
      <w:r w:rsidRPr="003C7F19">
        <w:rPr>
          <w:b/>
          <w:bCs/>
        </w:rPr>
        <w:t xml:space="preserve">  </w:t>
      </w:r>
      <w:r>
        <w:rPr>
          <w:b/>
          <w:bCs/>
        </w:rPr>
        <w:t>Fall vegetation</w:t>
      </w:r>
    </w:p>
    <w:p w14:paraId="02B90445" w14:textId="7920B83A"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F36B54">
        <w:tc>
          <w:tcPr>
            <w:tcW w:w="3539" w:type="dxa"/>
            <w:tcBorders>
              <w:top w:val="single" w:sz="4" w:space="0" w:color="auto"/>
              <w:left w:val="nil"/>
              <w:bottom w:val="single" w:sz="4" w:space="0" w:color="auto"/>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single" w:sz="4" w:space="0" w:color="auto"/>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lastRenderedPageBreak/>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F36B54">
        <w:tc>
          <w:tcPr>
            <w:tcW w:w="3539" w:type="dxa"/>
            <w:tcBorders>
              <w:top w:val="single" w:sz="4" w:space="0" w:color="auto"/>
              <w:left w:val="nil"/>
              <w:bottom w:val="single" w:sz="4" w:space="0" w:color="auto"/>
              <w:right w:val="nil"/>
            </w:tcBorders>
          </w:tcPr>
          <w:p w14:paraId="5306A23C" w14:textId="77777777" w:rsidR="001A455C" w:rsidRPr="001A455C" w:rsidRDefault="001A455C" w:rsidP="001A455C">
            <w:pPr>
              <w:spacing w:line="360" w:lineRule="auto"/>
              <w:rPr>
                <w:lang w:val="en-US"/>
              </w:rPr>
            </w:pPr>
            <w:r w:rsidRPr="001A455C">
              <w:rPr>
                <w:lang w:val="en-US"/>
              </w:rPr>
              <w:lastRenderedPageBreak/>
              <w:t>Fall biomass (g m-2)</w:t>
            </w:r>
          </w:p>
        </w:tc>
        <w:tc>
          <w:tcPr>
            <w:tcW w:w="5477" w:type="dxa"/>
            <w:tcBorders>
              <w:top w:val="single" w:sz="4" w:space="0" w:color="auto"/>
              <w:left w:val="nil"/>
              <w:bottom w:val="single" w:sz="4" w:space="0" w:color="auto"/>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F36B54">
        <w:tc>
          <w:tcPr>
            <w:tcW w:w="3539" w:type="dxa"/>
            <w:tcBorders>
              <w:top w:val="single" w:sz="4" w:space="0" w:color="auto"/>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single" w:sz="4" w:space="0" w:color="auto"/>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4BA60EB0"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w:t>
      </w:r>
      <w:r w:rsidR="00402490">
        <w:rPr>
          <w:lang w:val="en-US"/>
        </w:rPr>
        <w:t xml:space="preserve"> of percent cover</w:t>
      </w:r>
      <w:r w:rsidRPr="001A455C">
        <w:rPr>
          <w:lang w:val="en-US"/>
        </w:rPr>
        <w:t>, each species/genus was classified as ‘cover crop’, ‘volunteer’ or ‘other</w:t>
      </w:r>
      <w:r w:rsidR="006B4AC3">
        <w:rPr>
          <w:lang w:val="en-US"/>
        </w:rPr>
        <w:t>.</w:t>
      </w:r>
      <w:r w:rsidRPr="001A455C">
        <w:rPr>
          <w:lang w:val="en-US"/>
        </w:rPr>
        <w:t xml:space="preserve">’ </w:t>
      </w:r>
    </w:p>
    <w:p w14:paraId="7A2B2242" w14:textId="0740A27A" w:rsidR="001A455C" w:rsidRPr="001A455C" w:rsidRDefault="001A455C" w:rsidP="001A455C">
      <w:pPr>
        <w:spacing w:line="360" w:lineRule="auto"/>
        <w:rPr>
          <w:lang w:val="en-US"/>
        </w:rPr>
      </w:pPr>
      <w:r w:rsidRPr="001A455C">
        <w:rPr>
          <w:lang w:val="en-US"/>
        </w:rPr>
        <w:t xml:space="preserve">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t>
      </w:r>
      <w:r w:rsidR="006B4AC3">
        <w:rPr>
          <w:lang w:val="en-US"/>
        </w:rPr>
        <w:t>volunteers, and other</w:t>
      </w:r>
      <w:r w:rsidRPr="001A455C">
        <w:rPr>
          <w:lang w:val="en-US"/>
        </w:rPr>
        <w:t xml:space="preserve"> in 2018. In 2019, biomass was only separated into two fractions (cover crops and other, the latter of which included both weeds and volunteers). Therefore, the categories ‘cover crop’ and ‘other’ were used for all </w:t>
      </w:r>
      <w:r w:rsidR="00402490">
        <w:rPr>
          <w:lang w:val="en-US"/>
        </w:rPr>
        <w:t xml:space="preserve">aboveground biomass </w:t>
      </w:r>
      <w:r w:rsidRPr="001A455C">
        <w:rPr>
          <w:lang w:val="en-US"/>
        </w:rPr>
        <w:t>statistic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0893EF15" w:rsidR="001A455C" w:rsidRPr="001A455C" w:rsidRDefault="001A455C" w:rsidP="001A455C">
      <w:pPr>
        <w:spacing w:line="360" w:lineRule="auto"/>
        <w:rPr>
          <w:lang w:val="en-US"/>
        </w:rPr>
      </w:pPr>
      <w:r w:rsidRPr="001A455C">
        <w:rPr>
          <w:lang w:val="en-US"/>
        </w:rPr>
        <w:lastRenderedPageBreak/>
        <w:t>The flora emerging in spring in the experimental plots was assessed on 22 May 2019 and 27 May 2020 after post-emergence weed control. Four</w:t>
      </w:r>
      <w:r w:rsidR="00402490">
        <w:rPr>
          <w:lang w:val="en-US"/>
        </w:rPr>
        <w:t xml:space="preserve"> </w:t>
      </w:r>
      <w:r w:rsidRPr="001A455C">
        <w:rPr>
          <w:lang w:val="en-US"/>
        </w:rPr>
        <w:t>categories were counted in three randomly placed 0.25 m</w:t>
      </w:r>
      <w:r w:rsidRPr="00F36B54">
        <w:rPr>
          <w:vertAlign w:val="superscript"/>
          <w:lang w:val="en-US"/>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w:t>
      </w:r>
      <w:r w:rsidR="00402490">
        <w:rPr>
          <w:lang w:val="en-US"/>
        </w:rPr>
        <w:t>, the latter two being problematic perennial weeds in Denmark (CITE)</w:t>
      </w:r>
      <w:r w:rsidRPr="001A455C">
        <w:rPr>
          <w:lang w:val="en-US"/>
        </w:rPr>
        <w:t>. The spring counts were made to record whether there were any traceable effects from previous year’s cover crop treatments</w:t>
      </w:r>
      <w:r w:rsidR="00402490">
        <w:rPr>
          <w:lang w:val="en-US"/>
        </w:rPr>
        <w:t xml:space="preserve">, with the goal of </w:t>
      </w:r>
      <w:r w:rsidRPr="001A455C">
        <w:rPr>
          <w:lang w:val="en-US"/>
        </w:rPr>
        <w:t>assess</w:t>
      </w:r>
      <w:r w:rsidR="00402490">
        <w:rPr>
          <w:lang w:val="en-US"/>
        </w:rPr>
        <w:t>ing</w:t>
      </w:r>
      <w:r w:rsidRPr="001A455C">
        <w:rPr>
          <w:lang w:val="en-US"/>
        </w:rPr>
        <w:t xml:space="preserve">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ECOLOGICAL POTENTAIL VALUE, tak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tidyverse meta package (CITE), and several additional packages (CITE gh4x, readxl, others?). For all statistical models, several models were tested using lme4 (CITE), nlme (CITE), and glmmTMB (CITE), and the best fit was chosen based on inspection of residual plots and AIC criteria (CITE). Only the best fit model is described here, but the R code is available as part of the github repository for this publication (CITE). Marginal means and contrasts were estimated using emmeans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0A64263B" w:rsidR="001C7F6C" w:rsidRPr="001C7F6C" w:rsidRDefault="001C7F6C" w:rsidP="001C7F6C">
      <w:pPr>
        <w:spacing w:line="360" w:lineRule="auto"/>
      </w:pPr>
      <w:r w:rsidRPr="001C7F6C">
        <w:t>For total fall biomass, first a universal model was fit that included fixed effects of a year factor, tillage, residue, and cover crop</w:t>
      </w:r>
      <w:r w:rsidR="00AF5044">
        <w:t xml:space="preserve"> and their interactions and random effects structure to account for the nested experimental design</w:t>
      </w:r>
      <w:r w:rsidR="002314A6">
        <w:t xml:space="preserve"> using glmmTMB (CITE)</w:t>
      </w:r>
      <w:r w:rsidR="00AF5044">
        <w:t xml:space="preserve">. The full model failed to converge, so terms were removed iteratively </w:t>
      </w:r>
      <w:r w:rsidR="002314A6">
        <w:t xml:space="preserve">based on visual inspections of variances, and the best model was chosen based on </w:t>
      </w:r>
      <w:r w:rsidR="00AF5044">
        <w:t xml:space="preserve">AIC criteria. For visualization of differences, </w:t>
      </w:r>
      <w:r w:rsidRPr="001C7F6C">
        <w:t>a separate model was fit separately to each year’s data</w:t>
      </w:r>
      <w:r w:rsidR="00AF5044">
        <w:t xml:space="preserve"> to produce letters of significance using the multcomp package (CITE). </w:t>
      </w:r>
    </w:p>
    <w:p w14:paraId="007B2869" w14:textId="49D4C3CB" w:rsidR="001A455C" w:rsidRDefault="001C7F6C" w:rsidP="001C7F6C">
      <w:pPr>
        <w:spacing w:line="360" w:lineRule="auto"/>
      </w:pPr>
      <w:r w:rsidRPr="001C7F6C">
        <w:t>For the proportion of fall biomass, the cover crop proportion was modelled using glmmTMB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r w:rsidRPr="00D00706">
        <w:rPr>
          <w:b/>
          <w:bCs/>
        </w:rPr>
        <w:t>3  RESULTS</w:t>
      </w:r>
    </w:p>
    <w:p w14:paraId="34205FB4" w14:textId="069B2DBA" w:rsidR="0053182E" w:rsidRDefault="007D24BE" w:rsidP="00045088">
      <w:pPr>
        <w:spacing w:line="360" w:lineRule="auto"/>
      </w:pPr>
      <w:r>
        <w:t>3.1 Weather and crop yields</w:t>
      </w:r>
    </w:p>
    <w:p w14:paraId="63BE67B5" w14:textId="1B540F89" w:rsidR="00DA570F" w:rsidRDefault="00953C94" w:rsidP="00045088">
      <w:pPr>
        <w:spacing w:line="360" w:lineRule="auto"/>
      </w:pPr>
      <w:r>
        <w:lastRenderedPageBreak/>
        <w:t xml:space="preserve">The three years of production covered extreme conditions compared to 30-year averages; 2018 was the driest year of the past 30 years, and 2020 was the warmest.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Look w:val="04A0" w:firstRow="1" w:lastRow="0" w:firstColumn="1" w:lastColumn="0" w:noHBand="0" w:noVBand="1"/>
      </w:tblPr>
      <w:tblGrid>
        <w:gridCol w:w="9016"/>
      </w:tblGrid>
      <w:tr w:rsidR="00F07C2C" w14:paraId="590C1A0F" w14:textId="77777777" w:rsidTr="00F07C2C">
        <w:tc>
          <w:tcPr>
            <w:tcW w:w="9016" w:type="dxa"/>
          </w:tcPr>
          <w:p w14:paraId="334A8DA4" w14:textId="3AC49E7D" w:rsidR="00CC097D" w:rsidRPr="00CC097D" w:rsidRDefault="00CC097D" w:rsidP="00CC097D">
            <w:pPr>
              <w:spacing w:line="360" w:lineRule="auto"/>
              <w:rPr>
                <w:lang w:val="da-DK"/>
              </w:rPr>
            </w:pPr>
            <w:r w:rsidRPr="00CC097D">
              <w:rPr>
                <w:noProof/>
                <w:lang w:val="da-DK"/>
              </w:rPr>
              <w:drawing>
                <wp:inline distT="0" distB="0" distL="0" distR="0" wp14:anchorId="7F351A9A" wp14:editId="4CF84B87">
                  <wp:extent cx="5570220" cy="4332256"/>
                  <wp:effectExtent l="0" t="0" r="0" b="0"/>
                  <wp:docPr id="7562993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3127" cy="4334517"/>
                          </a:xfrm>
                          <a:prstGeom prst="rect">
                            <a:avLst/>
                          </a:prstGeom>
                          <a:noFill/>
                          <a:ln>
                            <a:noFill/>
                          </a:ln>
                        </pic:spPr>
                      </pic:pic>
                    </a:graphicData>
                  </a:graphic>
                </wp:inline>
              </w:drawing>
            </w:r>
          </w:p>
          <w:p w14:paraId="731072AC" w14:textId="4E28A49E" w:rsidR="00F07C2C" w:rsidRDefault="00F07C2C" w:rsidP="00045088">
            <w:pPr>
              <w:spacing w:line="360" w:lineRule="auto"/>
            </w:pPr>
          </w:p>
        </w:tc>
      </w:tr>
      <w:tr w:rsidR="00F07C2C" w14:paraId="6C9AABF3" w14:textId="77777777" w:rsidTr="00F07C2C">
        <w:tc>
          <w:tcPr>
            <w:tcW w:w="9016" w:type="dxa"/>
          </w:tcPr>
          <w:p w14:paraId="405088BE" w14:textId="34AD6A3A" w:rsidR="00F07C2C" w:rsidRPr="00F07C2C" w:rsidRDefault="00F07C2C" w:rsidP="00CF32A9">
            <w:pPr>
              <w:rPr>
                <w:i/>
                <w:iCs/>
              </w:rPr>
            </w:pPr>
            <w:r w:rsidRPr="007D24BE">
              <w:rPr>
                <w:i/>
                <w:iCs/>
              </w:rPr>
              <w:t>Figure 1</w:t>
            </w:r>
            <w:r w:rsidR="00953C94">
              <w:rPr>
                <w:i/>
                <w:iCs/>
              </w:rPr>
              <w:t xml:space="preserve">. (Top) </w:t>
            </w:r>
            <w:r w:rsidR="00A75203">
              <w:rPr>
                <w:i/>
                <w:iCs/>
              </w:rPr>
              <w:t>Weather summaries comparing study years to 30-year averages. (Bottom) Study yields were comparable to mean yields observed in Denmark for each year (horizontal dashed lines) and were only impacted by cover crop treatment, with the mid-season planted radish (RadM) treatment producing significantly higher yields (asterisk) compared to the other treatments.</w:t>
            </w:r>
          </w:p>
        </w:tc>
      </w:tr>
    </w:tbl>
    <w:p w14:paraId="2B820F6B" w14:textId="77777777" w:rsidR="00F07C2C" w:rsidRDefault="00F07C2C" w:rsidP="00045088">
      <w:pPr>
        <w:spacing w:line="360" w:lineRule="auto"/>
      </w:pPr>
    </w:p>
    <w:p w14:paraId="0D6E7803" w14:textId="3BF0035D" w:rsidR="00953C94" w:rsidRPr="00A75203" w:rsidRDefault="00953C94" w:rsidP="00A75203">
      <w:pPr>
        <w:spacing w:line="360" w:lineRule="auto"/>
      </w:pPr>
      <w:r w:rsidRPr="00A75203">
        <w:t xml:space="preserve">Yields varied significantly by crop (p&lt;0.001) and by cover crop treatment (p&lt;0.001), but did not vary significantly by any other factors or their interactions. In 2018 spring barley yields averaged 4.07 Mg ha-1, in 2019 </w:t>
      </w:r>
      <w:r w:rsidR="000347C5">
        <w:t xml:space="preserve">spring </w:t>
      </w:r>
      <w:r w:rsidRPr="00A75203">
        <w:t>oat yields averaged 4.28 Mg ha-1, and in 2020 faba bean yields averaged 3.47 Mg ha-1. On average, the RadM cover crop treatment exhibited 8% higher crop yields compared to all other cover crop treatments</w:t>
      </w:r>
      <w:r w:rsidR="00A75203">
        <w:t xml:space="preserve"> (p&lt;0.001)</w:t>
      </w:r>
      <w:r w:rsidRPr="00A75203">
        <w:t xml:space="preserve">, which did not vary significantly from each other. </w:t>
      </w:r>
    </w:p>
    <w:p w14:paraId="39D2C597" w14:textId="579D4368" w:rsidR="007D24BE" w:rsidRDefault="007D24BE" w:rsidP="00045088">
      <w:pPr>
        <w:spacing w:line="360" w:lineRule="auto"/>
      </w:pPr>
      <w:r>
        <w:lastRenderedPageBreak/>
        <w:t>3.2 Fall vegetation</w:t>
      </w:r>
    </w:p>
    <w:p w14:paraId="59A3C5E8" w14:textId="77777777" w:rsidR="007D24BE" w:rsidRDefault="007D24BE" w:rsidP="00045088">
      <w:pPr>
        <w:spacing w:line="360" w:lineRule="auto"/>
      </w:pPr>
      <w:r>
        <w:t>3.2.1 Biomass</w:t>
      </w:r>
    </w:p>
    <w:p w14:paraId="2454DF97" w14:textId="024E2A60" w:rsidR="003E7CBF" w:rsidRDefault="00A75203" w:rsidP="00045088">
      <w:pPr>
        <w:spacing w:line="360" w:lineRule="auto"/>
      </w:pPr>
      <w:r>
        <w:t>The full statistical model showed complex interactions</w:t>
      </w:r>
      <w:r w:rsidR="008D2724">
        <w:t xml:space="preserve"> between variables, but with year having the largest impact (p&lt;0.001). </w:t>
      </w:r>
      <w:r w:rsidR="003E7CBF" w:rsidRPr="003E7CBF">
        <w:t>In 2018, average fall biomass production was 2.27 Mg ha-1</w:t>
      </w:r>
      <w:r w:rsidR="003E7CBF">
        <w:t xml:space="preserve">, while in 2019 the average fall biomass production was less than half (0.99 Mg ha-1). </w:t>
      </w:r>
    </w:p>
    <w:p w14:paraId="2BF6C4D9" w14:textId="6FE04CC1" w:rsidR="00F07C2C" w:rsidRDefault="000347C5" w:rsidP="00045088">
      <w:pPr>
        <w:spacing w:line="360" w:lineRule="auto"/>
      </w:pPr>
      <w:r>
        <w:t xml:space="preserve">Residue treatment had a small but significant (p&lt;0.001) main effect without significant interactions, with residue removal reducing fall biomass by 0.2 Mg ha-1 (SE:0.05). </w:t>
      </w:r>
      <w:r w:rsidR="008A45D0">
        <w:t xml:space="preserve">The effects of tillage and cover crop were amplified in 2018, with weaker effects in 2019, resulting in significant year interactions. Tillage </w:t>
      </w:r>
      <w:r w:rsidR="00950EEA">
        <w:t xml:space="preserve">effects were strongest in the RadM and RadL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Look w:val="04A0" w:firstRow="1" w:lastRow="0" w:firstColumn="1" w:lastColumn="0" w:noHBand="0" w:noVBand="1"/>
      </w:tblPr>
      <w:tblGrid>
        <w:gridCol w:w="9016"/>
      </w:tblGrid>
      <w:tr w:rsidR="00F07C2C" w14:paraId="174270A8" w14:textId="77777777" w:rsidTr="00F07C2C">
        <w:tc>
          <w:tcPr>
            <w:tcW w:w="9016" w:type="dxa"/>
          </w:tcPr>
          <w:p w14:paraId="77E13F33" w14:textId="5C7B30A9" w:rsidR="00F07C2C" w:rsidRDefault="00950EEA" w:rsidP="00045088">
            <w:pPr>
              <w:spacing w:line="360" w:lineRule="auto"/>
            </w:pPr>
            <w:r>
              <w:rPr>
                <w:noProof/>
              </w:rPr>
              <w:drawing>
                <wp:inline distT="0" distB="0" distL="0" distR="0" wp14:anchorId="7D06B1C3" wp14:editId="4FC5F7DD">
                  <wp:extent cx="5612486" cy="4490113"/>
                  <wp:effectExtent l="0" t="0" r="7620" b="5715"/>
                  <wp:docPr id="1539333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33181" name="Picture 153933318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8269" cy="4494740"/>
                          </a:xfrm>
                          <a:prstGeom prst="rect">
                            <a:avLst/>
                          </a:prstGeom>
                        </pic:spPr>
                      </pic:pic>
                    </a:graphicData>
                  </a:graphic>
                </wp:inline>
              </w:drawing>
            </w:r>
          </w:p>
        </w:tc>
      </w:tr>
      <w:tr w:rsidR="00F07C2C" w14:paraId="7616A73E" w14:textId="77777777" w:rsidTr="00F07C2C">
        <w:tc>
          <w:tcPr>
            <w:tcW w:w="9016" w:type="dxa"/>
          </w:tcPr>
          <w:p w14:paraId="6AE88A83" w14:textId="6E9C1770" w:rsidR="00F07C2C" w:rsidRPr="00F07C2C" w:rsidRDefault="00F07C2C" w:rsidP="00AF5044">
            <w:pPr>
              <w:rPr>
                <w:i/>
                <w:iCs/>
              </w:rPr>
            </w:pPr>
            <w:r w:rsidRPr="00F07C2C">
              <w:rPr>
                <w:i/>
                <w:iCs/>
              </w:rPr>
              <w:lastRenderedPageBreak/>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AF5044">
              <w:rPr>
                <w:i/>
                <w:iCs/>
              </w:rPr>
              <w:t xml:space="preserve">Total fall ground cover averaged </w:t>
            </w:r>
            <w:r w:rsidR="00553D8F">
              <w:rPr>
                <w:i/>
                <w:iCs/>
              </w:rPr>
              <w:t>7</w:t>
            </w:r>
            <w:r w:rsidR="008302FF">
              <w:rPr>
                <w:i/>
                <w:iCs/>
              </w:rPr>
              <w:t>5</w:t>
            </w:r>
            <w:r w:rsidR="00AF5044">
              <w:rPr>
                <w:i/>
                <w:iCs/>
              </w:rPr>
              <w:t>% and consisted mainly of cash crop volunteers and cover crops, mirroring the fall biomass measurements.</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t>3.2.2 Cover</w:t>
      </w:r>
    </w:p>
    <w:p w14:paraId="56C0BF29" w14:textId="2BE41CE1"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differed by year (p=0.03)</w:t>
      </w:r>
      <w:r w:rsidR="00AF348D">
        <w:t xml:space="preserve"> with a mean of 2</w:t>
      </w:r>
      <w:r w:rsidR="008B07A4">
        <w:t>3</w:t>
      </w:r>
      <w:r w:rsidR="00AF348D">
        <w:t>% (SE:2%) soil exposure</w:t>
      </w:r>
      <w:r w:rsidR="008B07A4">
        <w:t xml:space="preserve"> in 2018 and 30% (SE:3%) in 2019</w:t>
      </w:r>
      <w:r>
        <w:t xml:space="preserve">. </w:t>
      </w:r>
      <w:r w:rsidR="00AF348D">
        <w:t xml:space="preserve">Overall, cover crop species contributed an average of 15% of the fall ground cover,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coverage depended on the year, an effect driven by MixE: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with RadM having the highest cover crop coverage (50%, SE:4%), followed by RadL (25%, SE:4%), MixM (7%, SE:3%) and NoCC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175BCC64" w14:textId="0CBE15D6" w:rsidR="005C0BB4" w:rsidRPr="005C0BB4" w:rsidRDefault="009A55B2" w:rsidP="00045088">
      <w:pPr>
        <w:spacing w:line="360" w:lineRule="auto"/>
        <w:rPr>
          <w:lang w:val="en-US"/>
        </w:rPr>
      </w:pPr>
      <w:r>
        <w:rPr>
          <w:lang w:val="en-US"/>
        </w:rPr>
        <w:t>STOPPED________________________________________</w:t>
      </w:r>
    </w:p>
    <w:p w14:paraId="5050B1A4" w14:textId="4C3D108B" w:rsidR="007D24BE" w:rsidRDefault="007D24BE" w:rsidP="00045088">
      <w:pPr>
        <w:spacing w:line="360" w:lineRule="auto"/>
      </w:pPr>
      <w:r>
        <w:t>3.2.3 Community</w:t>
      </w:r>
    </w:p>
    <w:p w14:paraId="25D8B1AB" w14:textId="3B42003A" w:rsidR="00EA65A3" w:rsidRDefault="008302FF" w:rsidP="00045088">
      <w:pPr>
        <w:spacing w:line="360" w:lineRule="auto"/>
      </w:pPr>
      <w:r>
        <w:t>Communities were most strongly dictated by year of measurement</w:t>
      </w:r>
      <w:r w:rsidR="00EA65A3">
        <w:t xml:space="preserve"> because the species of the crop volunteer varied by year. Model fit and convergence was improved when models were fit to years individually, so results are reported for those models. Within a year, cover crop treatment explained 65-70% of the variance and had a significant effect on community structure (p&lt;0.001), with tillage and straw removal treatments explaining less than 1% of the total variance each, respectively. </w:t>
      </w:r>
      <w:r w:rsidR="00041F28">
        <w:t xml:space="preserve">The two mix treatments (MixE and MixM) had communities distinct from the two radish treatments (RadM and RadL), with the NoCC communities being more similar to the mix treatments in both years (Figure 3). </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21AB856E" w14:textId="668D0E16" w:rsidR="00602B25" w:rsidRPr="00602B25" w:rsidRDefault="00602B25" w:rsidP="00602B25">
            <w:pPr>
              <w:spacing w:line="360" w:lineRule="auto"/>
              <w:rPr>
                <w:lang w:val="da-DK"/>
              </w:rPr>
            </w:pPr>
            <w:r w:rsidRPr="00602B25">
              <w:rPr>
                <w:noProof/>
                <w:lang w:val="da-DK"/>
              </w:rPr>
              <w:lastRenderedPageBreak/>
              <w:drawing>
                <wp:inline distT="0" distB="0" distL="0" distR="0" wp14:anchorId="029ED059" wp14:editId="295D318A">
                  <wp:extent cx="5532120" cy="5532120"/>
                  <wp:effectExtent l="0" t="0" r="0" b="0"/>
                  <wp:docPr id="2034688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04F1211D" w14:textId="1D77427D" w:rsidR="0038548F" w:rsidRDefault="0038548F" w:rsidP="00045088">
            <w:pPr>
              <w:spacing w:line="360" w:lineRule="auto"/>
            </w:pPr>
          </w:p>
        </w:tc>
      </w:tr>
      <w:tr w:rsidR="0038548F" w14:paraId="3D438F13" w14:textId="77777777" w:rsidTr="0038548F">
        <w:tc>
          <w:tcPr>
            <w:tcW w:w="9016" w:type="dxa"/>
          </w:tcPr>
          <w:p w14:paraId="7E23C4D8" w14:textId="3346D217" w:rsidR="0038548F" w:rsidRDefault="0038548F" w:rsidP="00045088">
            <w:pPr>
              <w:spacing w:line="360" w:lineRule="auto"/>
            </w:pPr>
            <w:r w:rsidRPr="00D86704">
              <w:rPr>
                <w:b/>
                <w:bCs/>
              </w:rPr>
              <w:t>Figure 3</w:t>
            </w:r>
            <w:r w:rsidR="009133AC">
              <w:t xml:space="preserve"> </w:t>
            </w:r>
            <w:r w:rsidR="009133AC" w:rsidRPr="00D86704">
              <w:rPr>
                <w:i/>
                <w:iCs/>
              </w:rPr>
              <w:t>(Top)</w:t>
            </w:r>
            <w:r w:rsidR="009133AC">
              <w:t xml:space="preserve"> Cover crop system had the largest impact on fall vegetation communities, with a minor impact of tillage system </w:t>
            </w:r>
            <w:r w:rsidR="009133AC" w:rsidRPr="00D86704">
              <w:rPr>
                <w:i/>
                <w:iCs/>
              </w:rPr>
              <w:t>(Bottom)</w:t>
            </w:r>
            <w:r w:rsidR="009133AC">
              <w:t xml:space="preserve"> Radish cover crop systems (RadM, RadL) had the highest potential ecosystem value, with the mixes (MixE, MixM) and NoCC systems having similarly low ecosystem value, due to a high percent</w:t>
            </w:r>
            <w:r w:rsidR="00D86704">
              <w:t xml:space="preserve"> coverage</w:t>
            </w:r>
            <w:r w:rsidR="009133AC">
              <w:t xml:space="preserve"> of low value crop volunteers</w:t>
            </w:r>
            <w:r w:rsidR="00D86704">
              <w:t xml:space="preserve"> in the community (see Figure 2). </w:t>
            </w:r>
            <w:r w:rsidR="009133AC">
              <w:t xml:space="preserve"> </w:t>
            </w:r>
          </w:p>
        </w:tc>
      </w:tr>
    </w:tbl>
    <w:p w14:paraId="1FF9CD11" w14:textId="77777777" w:rsidR="0038548F" w:rsidRDefault="0038548F" w:rsidP="00045088">
      <w:pPr>
        <w:spacing w:line="360" w:lineRule="auto"/>
      </w:pPr>
    </w:p>
    <w:p w14:paraId="7815ADC7" w14:textId="3AA6F56F" w:rsidR="00041F28" w:rsidRDefault="00B83835" w:rsidP="00045088">
      <w:pPr>
        <w:spacing w:line="360" w:lineRule="auto"/>
      </w:pPr>
      <w:r>
        <w:t xml:space="preserve">Year and cover crop treatment had significant impacts on the number of species observed in a community (p&lt;0.001). </w:t>
      </w:r>
      <w:r w:rsidR="006D5A73">
        <w:t xml:space="preserve">The number of species observed ranged from one to eight, with a mode of two in 2018 and three in 2019. </w:t>
      </w:r>
      <w:r>
        <w:t>The MixE community had 1</w:t>
      </w:r>
      <w:r w:rsidR="006804BA">
        <w:t>.</w:t>
      </w:r>
      <w:r>
        <w:t>4 (SE:</w:t>
      </w:r>
      <w:r w:rsidR="006804BA">
        <w:t>0.</w:t>
      </w:r>
      <w:r w:rsidR="006D5A73">
        <w:t>2</w:t>
      </w:r>
      <w:r w:rsidR="006804BA">
        <w:t>, p=0.02</w:t>
      </w:r>
      <w:r>
        <w:t>) and 1</w:t>
      </w:r>
      <w:r w:rsidR="006804BA">
        <w:t>.</w:t>
      </w:r>
      <w:r>
        <w:t>5</w:t>
      </w:r>
      <w:r w:rsidR="006804BA">
        <w:t xml:space="preserve"> (SE:0.</w:t>
      </w:r>
      <w:r w:rsidR="006D5A73">
        <w:t>2</w:t>
      </w:r>
      <w:r w:rsidR="006804BA">
        <w:t xml:space="preserve">, p&lt;0.001) </w:t>
      </w:r>
      <w:r w:rsidR="006D5A73">
        <w:t xml:space="preserve">times </w:t>
      </w:r>
      <w:r w:rsidR="006804BA">
        <w:t xml:space="preserve">more species compared to the RadL and RadM communities, respectively, but the number of species in all other cover crop treatment comparisons were </w:t>
      </w:r>
      <w:r w:rsidR="006804BA">
        <w:lastRenderedPageBreak/>
        <w:t xml:space="preserve">not significantly different. </w:t>
      </w:r>
      <w:r w:rsidR="00041F28">
        <w:t>Radish species were estimated to have the highest ecological value</w:t>
      </w:r>
      <w:r w:rsidR="00602B25">
        <w:t xml:space="preserve"> while spring barley and spring oat volunteers had no value (supplemental material), resulting in treatments with high percent RAPSR coverage having the highest potential ecosystem value (Figure 3). While the mixes</w:t>
      </w:r>
      <w:r w:rsidR="00EC5CCC">
        <w:t>’ communities</w:t>
      </w:r>
      <w:r w:rsidR="00602B25">
        <w:t xml:space="preserve"> contained species with high ecological value</w:t>
      </w:r>
      <w:r w:rsidR="00EC5CCC">
        <w:t xml:space="preserve"> (e.g.</w:t>
      </w:r>
      <w:r w:rsidR="00602B25">
        <w:t xml:space="preserve">, </w:t>
      </w:r>
      <w:r w:rsidR="00EC5CCC">
        <w:t xml:space="preserve">TAROF, LAMSS) that were absent in the radish systems, </w:t>
      </w:r>
      <w:r w:rsidR="00602B25">
        <w:t>the</w:t>
      </w:r>
      <w:r w:rsidR="00EC5CCC">
        <w:t>se high-value species had</w:t>
      </w:r>
      <w:r w:rsidR="00602B25">
        <w:t xml:space="preserve"> small contributions to the percent coverage, and therefore did not result in high estimated </w:t>
      </w:r>
      <w:r w:rsidR="009133AC">
        <w:t xml:space="preserve">ecosystem potential. </w:t>
      </w:r>
    </w:p>
    <w:p w14:paraId="19BD8C5C" w14:textId="5D08A97E" w:rsidR="007D24BE" w:rsidRDefault="007D24BE" w:rsidP="00045088">
      <w:pPr>
        <w:spacing w:line="360" w:lineRule="auto"/>
      </w:pPr>
      <w:r>
        <w:t>3.3 Spring weed counts</w:t>
      </w:r>
    </w:p>
    <w:p w14:paraId="02BC897D" w14:textId="1CDBF2B1" w:rsidR="00E83610" w:rsidRPr="00E83610" w:rsidRDefault="00523DF1" w:rsidP="00030F1C">
      <w:pPr>
        <w:spacing w:line="360" w:lineRule="auto"/>
        <w:rPr>
          <w:i/>
          <w:iCs/>
          <w:color w:val="EE0000"/>
        </w:rPr>
      </w:pPr>
      <w:r>
        <w:t xml:space="preserve">Total spring flora counts ranged from 28-1600 plants m-2, with a median of 296 plants m-2. There were complex treatment interactions, with a significant three-way interaction between year, tillage, and cover crop (p&lt;0.001) and a significant two-way interaction between year and residue (p&lt;0.001). Within the no-till system, MixE had </w:t>
      </w:r>
      <w:r w:rsidR="00030F1C">
        <w:t xml:space="preserve">significantly more </w:t>
      </w:r>
      <w:r w:rsidR="00D215C3">
        <w:t xml:space="preserve">weeds compared to all other treatments (p&lt;0.001), while in all other tillage systems there were no differences between cover crop treatments; this effect was </w:t>
      </w:r>
      <w:r w:rsidR="00030F1C">
        <w:t xml:space="preserve">significantly </w:t>
      </w:r>
      <w:r w:rsidR="00D215C3">
        <w:t xml:space="preserve">more pronounced in 2019 </w:t>
      </w:r>
      <w:r w:rsidR="00030F1C">
        <w:t xml:space="preserve">(2.6-3.7 times more weeds) </w:t>
      </w:r>
      <w:r w:rsidR="00D215C3">
        <w:t>compared to 2020</w:t>
      </w:r>
      <w:r w:rsidR="00030F1C">
        <w:t xml:space="preserve"> (1.6-1.7 times more weeds), but the patterns were the same. The most dramatic differences were between MixE and RadM. </w:t>
      </w:r>
      <w:r w:rsidR="0086566B">
        <w:t>The total number of weeds was highest in the inversion tillage systems, followed by surface tillage systems, with the no-till systems having the smallest number of total weeds; these effects were magnified in 2019 compared to 2020, and in 2020 the difference between no-till and surface tillage was borderline significant (p = 0.06). On average, inversion tillage had three and two times more spring weeds compared to the surface and no-till systems, respectively.</w:t>
      </w:r>
    </w:p>
    <w:p w14:paraId="309B4CF5" w14:textId="1316EDCD" w:rsidR="00030F1C" w:rsidRDefault="00E83610" w:rsidP="00030F1C">
      <w:pPr>
        <w:spacing w:line="360" w:lineRule="auto"/>
      </w:pPr>
      <w:r w:rsidRPr="00E83610">
        <w:rPr>
          <w:i/>
          <w:iCs/>
          <w:color w:val="EE0000"/>
        </w:rPr>
        <w:t>I can’t get a model with an interaction to fit- might need to make an appointment with Maarit.</w:t>
      </w:r>
      <w:r>
        <w:rPr>
          <w:i/>
          <w:iCs/>
          <w:color w:val="EE0000"/>
        </w:rPr>
        <w:t xml:space="preserve"> Here I just report the results from the non-interacting model.</w:t>
      </w:r>
      <w:r>
        <w:t xml:space="preserve"> </w:t>
      </w:r>
      <w:r w:rsidR="00D96229">
        <w:t xml:space="preserve">The number of perennial weeds </w:t>
      </w:r>
      <w:r w:rsidR="002D10E5">
        <w:t xml:space="preserve">in the MixE </w:t>
      </w:r>
      <w:r w:rsidR="00E50922">
        <w:t>was</w:t>
      </w:r>
      <w:r w:rsidR="002D10E5">
        <w:t xml:space="preserve"> </w:t>
      </w:r>
      <w:r w:rsidR="00E50922">
        <w:t>11 times higher (SE:6; p&lt;0.001) compared to the t</w:t>
      </w:r>
      <w:r w:rsidR="002D10E5">
        <w:t>he NoCC treatment</w:t>
      </w:r>
      <w:r w:rsidR="00E9789B">
        <w:t>, and 2.6-8.6 times higher than the other cover crop treatments</w:t>
      </w:r>
      <w:r>
        <w:t>.</w:t>
      </w:r>
      <w:r w:rsidR="00E9789B">
        <w:t xml:space="preserve"> The MixM had a borderline significant increase in perennial weeds compared to the NoCC (p=0.05), but all other treatments were not significantly different from the NoCC.</w:t>
      </w:r>
      <w:r>
        <w:t xml:space="preserve"> Both no-till and surface tillage had significantly increased numbers of perennial weeds compared to inversion tillage</w:t>
      </w:r>
      <w:r w:rsidR="002D10E5">
        <w:t xml:space="preserve"> </w:t>
      </w:r>
      <w:r w:rsidR="00D96229">
        <w:t xml:space="preserve"> </w:t>
      </w:r>
    </w:p>
    <w:tbl>
      <w:tblPr>
        <w:tblStyle w:val="TableGrid"/>
        <w:tblW w:w="0" w:type="auto"/>
        <w:tblLook w:val="04A0" w:firstRow="1" w:lastRow="0" w:firstColumn="1" w:lastColumn="0" w:noHBand="0" w:noVBand="1"/>
      </w:tblPr>
      <w:tblGrid>
        <w:gridCol w:w="9016"/>
      </w:tblGrid>
      <w:tr w:rsidR="005E12EA" w14:paraId="1B83127F" w14:textId="77777777" w:rsidTr="005E12EA">
        <w:tc>
          <w:tcPr>
            <w:tcW w:w="9016" w:type="dxa"/>
          </w:tcPr>
          <w:p w14:paraId="2C35802D" w14:textId="577D02FF" w:rsidR="005E12EA" w:rsidRPr="005E12EA" w:rsidRDefault="005E12EA" w:rsidP="00030F1C">
            <w:pPr>
              <w:spacing w:line="360" w:lineRule="auto"/>
              <w:rPr>
                <w:lang w:val="da-DK"/>
              </w:rPr>
            </w:pPr>
            <w:r w:rsidRPr="005E12EA">
              <w:rPr>
                <w:lang w:val="da-DK"/>
              </w:rPr>
              <w:lastRenderedPageBreak/>
              <w:drawing>
                <wp:inline distT="0" distB="0" distL="0" distR="0" wp14:anchorId="5223F79D" wp14:editId="7EB23FB6">
                  <wp:extent cx="5552229" cy="6345141"/>
                  <wp:effectExtent l="0" t="0" r="0" b="0"/>
                  <wp:docPr id="13592391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54380" cy="6347599"/>
                          </a:xfrm>
                          <a:prstGeom prst="rect">
                            <a:avLst/>
                          </a:prstGeom>
                          <a:noFill/>
                          <a:ln>
                            <a:noFill/>
                          </a:ln>
                        </pic:spPr>
                      </pic:pic>
                    </a:graphicData>
                  </a:graphic>
                </wp:inline>
              </w:drawing>
            </w:r>
          </w:p>
        </w:tc>
      </w:tr>
      <w:tr w:rsidR="005E12EA" w14:paraId="77868ADE" w14:textId="77777777" w:rsidTr="005E12EA">
        <w:tc>
          <w:tcPr>
            <w:tcW w:w="9016" w:type="dxa"/>
          </w:tcPr>
          <w:p w14:paraId="0E6944F1" w14:textId="5385BDD7" w:rsidR="005E12EA" w:rsidRDefault="005E12EA" w:rsidP="00030F1C">
            <w:pPr>
              <w:spacing w:line="360" w:lineRule="auto"/>
            </w:pPr>
            <w:r>
              <w:t xml:space="preserve">Figure X. </w:t>
            </w:r>
          </w:p>
        </w:tc>
      </w:tr>
    </w:tbl>
    <w:p w14:paraId="639F27A7" w14:textId="77777777" w:rsidR="00030F1C" w:rsidRDefault="00030F1C" w:rsidP="00030F1C">
      <w:pPr>
        <w:spacing w:line="360" w:lineRule="auto"/>
      </w:pPr>
    </w:p>
    <w:p w14:paraId="79E976F0" w14:textId="77777777" w:rsidR="00D215C3" w:rsidRDefault="00D215C3"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 xml:space="preserve">Analyses of land cover, pesticide and fertiliser use between the sites showed some differences associated with the field size/landscape type (Table 1).  There were no significant </w:t>
      </w:r>
      <w:r w:rsidRPr="00045088">
        <w:lastRenderedPageBreak/>
        <w:t>differences associated with farms with and without 6 m margins.  Clearly, farm size and mean field size varied with landscape.  Small and intermediate landscapes had similar 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Analyses of the cover of the four plant species in the boundary, crop edge and crop centre showed there were significant effects of the presence of the 6 m strip on A. sterilis in all three locations (Table 3).  Galium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lastRenderedPageBreak/>
        <w:t>Multivariate analysis of the full data, based on means of three quadrats per location, showed the expected differences between the flora of the boundary and the crop (Fig. 1).  Axis 1 of the ordination divided the annual weed flora of the crop edge and crop centre from 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r w:rsidRPr="003C7F19">
        <w:rPr>
          <w:b/>
          <w:bCs/>
        </w:rPr>
        <w:t>4  DISCUSSION</w:t>
      </w:r>
    </w:p>
    <w:p w14:paraId="2B7D00A7" w14:textId="0FF60912" w:rsidR="0053182E" w:rsidRDefault="000347C5" w:rsidP="00045088">
      <w:pPr>
        <w:spacing w:line="360" w:lineRule="auto"/>
      </w:pPr>
      <w:r w:rsidRPr="00A75203">
        <w:t xml:space="preserve">The average grain yields 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w:t>
      </w:r>
    </w:p>
    <w:p w14:paraId="055086BC" w14:textId="77777777" w:rsidR="000347C5" w:rsidRDefault="000347C5" w:rsidP="00045088">
      <w:pPr>
        <w:spacing w:line="360" w:lineRule="auto"/>
      </w:pPr>
    </w:p>
    <w:p w14:paraId="6B271877" w14:textId="77777777" w:rsidR="000347C5" w:rsidRPr="00045088" w:rsidRDefault="000347C5"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is a reflection of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r w:rsidRPr="003C7F19">
        <w:rPr>
          <w:b/>
          <w:bCs/>
        </w:rPr>
        <w:t xml:space="preserve">4.1  </w:t>
      </w:r>
      <w:r w:rsidR="0053182E" w:rsidRPr="003C7F19">
        <w:rPr>
          <w:b/>
          <w:bCs/>
        </w:rPr>
        <w:t>Landscape,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recorded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r w:rsidRPr="003C7F19">
        <w:rPr>
          <w:b/>
          <w:bCs/>
        </w:rPr>
        <w:t>5  CONCLUSIONS</w:t>
      </w:r>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species are known to occur in the seedbank at field edges.  Field size and 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lastRenderedPageBreak/>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Under Acknowledgements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0" w:name="_Hlk35339040"/>
    </w:p>
    <w:p w14:paraId="6F70A4C5" w14:textId="0FD83ED7" w:rsidR="003C7F19" w:rsidRDefault="003C7F19" w:rsidP="003C7F19">
      <w:pPr>
        <w:spacing w:line="360" w:lineRule="auto"/>
      </w:pPr>
      <w:r>
        <w:t>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cited they should be listed in chronological order. References to unpublished work should be cited only in the text as 'A. Author pers. comm.' or 'A. Author unpubl.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1"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Place: Publisher. pp. 256-295.</w:t>
      </w:r>
      <w:r w:rsidRPr="00045088">
        <w:br/>
        <w:t xml:space="preserve">Author, A. (1989) </w:t>
      </w:r>
      <w:r w:rsidRPr="003C7F19">
        <w:rPr>
          <w:i/>
          <w:iCs/>
        </w:rPr>
        <w:t>Paper title with lower-case initials to all words</w:t>
      </w:r>
      <w:r w:rsidRPr="00045088">
        <w:t>. PhD thesis, University, Town, Country.</w:t>
      </w:r>
      <w:r w:rsidRPr="00045088">
        <w:br/>
      </w:r>
      <w:r w:rsidRPr="00045088">
        <w:lastRenderedPageBreak/>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1"/>
      <w:r w:rsidRPr="00045088">
        <w:br/>
      </w:r>
      <w:bookmarkEnd w:id="10"/>
    </w:p>
    <w:p w14:paraId="1149B1D2" w14:textId="19ABBACB" w:rsidR="00E1366F" w:rsidRPr="00045088" w:rsidRDefault="00E1366F" w:rsidP="00045088">
      <w:pPr>
        <w:spacing w:line="360" w:lineRule="auto"/>
      </w:pPr>
      <w:r w:rsidRPr="00045088">
        <w:t>The editor and publisher recommend that citation of online published papers and other material should be done via a DOI (digital object identifier), which all reputable online 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6"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7"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A. myosuroides</w:t>
      </w:r>
      <w:r w:rsidRPr="00045088">
        <w:t xml:space="preserve"> head densities from soil properties.</w:t>
      </w:r>
    </w:p>
    <w:p w14:paraId="583BE35E" w14:textId="595F0FD0" w:rsidR="00FD5287" w:rsidRPr="00045088" w:rsidRDefault="00FD5287" w:rsidP="00045088">
      <w:pPr>
        <w:spacing w:line="360" w:lineRule="auto"/>
      </w:pPr>
      <w:r w:rsidRPr="003C7F19">
        <w:rPr>
          <w:b/>
          <w:bCs/>
        </w:rPr>
        <w:lastRenderedPageBreak/>
        <w:t>F</w:t>
      </w:r>
      <w:r w:rsidR="003C7F19" w:rsidRPr="003C7F19">
        <w:rPr>
          <w:b/>
          <w:bCs/>
        </w:rPr>
        <w:t>IGURE</w:t>
      </w:r>
      <w:r w:rsidRPr="003C7F19">
        <w:rPr>
          <w:b/>
          <w:bCs/>
        </w:rPr>
        <w:t xml:space="preserve"> S1</w:t>
      </w:r>
      <w:r w:rsidRPr="00045088">
        <w:t xml:space="preserve"> Maps showing the kriged soil moisture content (0–10 cm) in each of the 5 fields (a) Radbrook (b) Haversham, (c) Harpenden, (d) Redbourn, (e) Ivinghoe, soil moisture is gravimetric in all cases except Radbrook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1</w:t>
      </w:r>
      <w:r w:rsidR="00E1366F" w:rsidRPr="00045088">
        <w:t xml:space="preserve">  Canonical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8"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to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1</w:t>
      </w:r>
      <w:r w:rsidR="0053182E" w:rsidRPr="00045088">
        <w:t xml:space="preserve">  Mean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 xml:space="preserve">No. pesticide (a.i.)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2</w:t>
      </w:r>
      <w:r w:rsidRPr="00045088">
        <w:t xml:space="preserve">  Plant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r w:rsidRPr="00045088">
        <w:t>Overall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20"/>
      <w:footerReference w:type="default" r:id="rId21"/>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10-09T11:17:00Z" w:initials="VN">
    <w:p w14:paraId="38CB2CE0" w14:textId="77777777" w:rsidR="000043B8" w:rsidRDefault="000043B8" w:rsidP="000043B8">
      <w:pPr>
        <w:pStyle w:val="CommentText"/>
      </w:pPr>
      <w:r>
        <w:rPr>
          <w:rStyle w:val="CommentReference"/>
        </w:rPr>
        <w:annotationRef/>
      </w:r>
      <w:r>
        <w:t>Can I condense this?</w:t>
      </w:r>
    </w:p>
  </w:comment>
  <w:comment w:id="2" w:author="Virginia Anne Nichols" w:date="2025-01-30T21:16:00Z" w:initials="VN">
    <w:p w14:paraId="03CF345F" w14:textId="4581225E"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3"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4"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5" w:author="Virginia Anne Nichols" w:date="2025-02-18T10:54:00Z" w:initials="VN">
    <w:p w14:paraId="5D9AFA1F" w14:textId="77777777" w:rsidR="001A455C" w:rsidRDefault="001A455C" w:rsidP="001A455C">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6" w:author="Virginia Anne Nichols" w:date="2025-02-18T10:55:00Z" w:initials="VN">
    <w:p w14:paraId="1D7A512E" w14:textId="77777777" w:rsidR="000043B8" w:rsidRDefault="001A455C" w:rsidP="000043B8">
      <w:pPr>
        <w:pStyle w:val="CommentText"/>
      </w:pPr>
      <w:r>
        <w:rPr>
          <w:rStyle w:val="CommentReference"/>
        </w:rPr>
        <w:annotationRef/>
      </w:r>
      <w:r w:rsidR="000043B8">
        <w:t>Were faba beans also planted in 17.5 row spacings in no-till/surface and 12.5 in the inv tillage?</w:t>
      </w:r>
    </w:p>
  </w:comment>
  <w:comment w:id="7"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CB2CE0" w15:done="0"/>
  <w15:commentEx w15:paraId="03CF345F" w15:done="0"/>
  <w15:commentEx w15:paraId="078FEAD5" w15:done="0"/>
  <w15:commentEx w15:paraId="37309398" w15:done="0"/>
  <w15:commentEx w15:paraId="5D9AFA1F" w15:done="0"/>
  <w15:commentEx w15:paraId="1D7A512E"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EE959A8" w16cex:dateUtc="2025-10-09T09:17:00Z"/>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CB2CE0" w16cid:durableId="0EE959A8"/>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4EB7BD" w14:textId="77777777" w:rsidR="008935F3" w:rsidRDefault="008935F3">
      <w:r>
        <w:separator/>
      </w:r>
    </w:p>
  </w:endnote>
  <w:endnote w:type="continuationSeparator" w:id="0">
    <w:p w14:paraId="70883405" w14:textId="77777777" w:rsidR="008935F3" w:rsidRDefault="008935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127FC0" w14:textId="77777777" w:rsidR="008935F3" w:rsidRDefault="008935F3">
      <w:r>
        <w:separator/>
      </w:r>
    </w:p>
  </w:footnote>
  <w:footnote w:type="continuationSeparator" w:id="0">
    <w:p w14:paraId="6C6C9DC8" w14:textId="77777777" w:rsidR="008935F3" w:rsidRDefault="008935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043B8"/>
    <w:rsid w:val="00030F1C"/>
    <w:rsid w:val="000347C5"/>
    <w:rsid w:val="00041F28"/>
    <w:rsid w:val="00045088"/>
    <w:rsid w:val="00057203"/>
    <w:rsid w:val="00091299"/>
    <w:rsid w:val="000B7E46"/>
    <w:rsid w:val="000C25A5"/>
    <w:rsid w:val="00126F2F"/>
    <w:rsid w:val="00197824"/>
    <w:rsid w:val="001A00CE"/>
    <w:rsid w:val="001A1339"/>
    <w:rsid w:val="001A455C"/>
    <w:rsid w:val="001B5010"/>
    <w:rsid w:val="001C52EB"/>
    <w:rsid w:val="001C7E86"/>
    <w:rsid w:val="001C7F6C"/>
    <w:rsid w:val="001E79BC"/>
    <w:rsid w:val="001F07F6"/>
    <w:rsid w:val="0022360D"/>
    <w:rsid w:val="00226AAF"/>
    <w:rsid w:val="002314A6"/>
    <w:rsid w:val="00231E9B"/>
    <w:rsid w:val="00274552"/>
    <w:rsid w:val="00276F65"/>
    <w:rsid w:val="002A08AE"/>
    <w:rsid w:val="002A5F86"/>
    <w:rsid w:val="002B6F1A"/>
    <w:rsid w:val="002C160E"/>
    <w:rsid w:val="002D10E5"/>
    <w:rsid w:val="002F485B"/>
    <w:rsid w:val="003479FB"/>
    <w:rsid w:val="00381089"/>
    <w:rsid w:val="0038548F"/>
    <w:rsid w:val="003C7F19"/>
    <w:rsid w:val="003E7CBF"/>
    <w:rsid w:val="00402490"/>
    <w:rsid w:val="00434E4D"/>
    <w:rsid w:val="00462BFF"/>
    <w:rsid w:val="004C06F7"/>
    <w:rsid w:val="004C0D61"/>
    <w:rsid w:val="004E1E8C"/>
    <w:rsid w:val="004F47C3"/>
    <w:rsid w:val="00523DF1"/>
    <w:rsid w:val="0053182E"/>
    <w:rsid w:val="00553D8F"/>
    <w:rsid w:val="00583A92"/>
    <w:rsid w:val="005B774F"/>
    <w:rsid w:val="005C0BB4"/>
    <w:rsid w:val="005E12EA"/>
    <w:rsid w:val="005F1FF2"/>
    <w:rsid w:val="00602B25"/>
    <w:rsid w:val="00604776"/>
    <w:rsid w:val="006067D9"/>
    <w:rsid w:val="00614437"/>
    <w:rsid w:val="0062645F"/>
    <w:rsid w:val="00646AD5"/>
    <w:rsid w:val="006804BA"/>
    <w:rsid w:val="00680EF7"/>
    <w:rsid w:val="00686048"/>
    <w:rsid w:val="006B4AC3"/>
    <w:rsid w:val="006C04E3"/>
    <w:rsid w:val="006C3DC0"/>
    <w:rsid w:val="006D5A73"/>
    <w:rsid w:val="006E0E49"/>
    <w:rsid w:val="006E36A2"/>
    <w:rsid w:val="006F3CE0"/>
    <w:rsid w:val="006F54D7"/>
    <w:rsid w:val="00733FC7"/>
    <w:rsid w:val="00763F20"/>
    <w:rsid w:val="007B00DA"/>
    <w:rsid w:val="007B2BE5"/>
    <w:rsid w:val="007C2B45"/>
    <w:rsid w:val="007D24BE"/>
    <w:rsid w:val="00802EF3"/>
    <w:rsid w:val="008141BB"/>
    <w:rsid w:val="008302FF"/>
    <w:rsid w:val="00842881"/>
    <w:rsid w:val="0086566B"/>
    <w:rsid w:val="008877EC"/>
    <w:rsid w:val="008935F3"/>
    <w:rsid w:val="008A45D0"/>
    <w:rsid w:val="008B07A4"/>
    <w:rsid w:val="008C1C95"/>
    <w:rsid w:val="008D2724"/>
    <w:rsid w:val="008E0AD1"/>
    <w:rsid w:val="009133AC"/>
    <w:rsid w:val="009432A7"/>
    <w:rsid w:val="00950EEA"/>
    <w:rsid w:val="00953C94"/>
    <w:rsid w:val="009915C2"/>
    <w:rsid w:val="009A3A5B"/>
    <w:rsid w:val="009A55B2"/>
    <w:rsid w:val="009A7EA2"/>
    <w:rsid w:val="009D06A0"/>
    <w:rsid w:val="00A20044"/>
    <w:rsid w:val="00A20B07"/>
    <w:rsid w:val="00A31C4F"/>
    <w:rsid w:val="00A62539"/>
    <w:rsid w:val="00A75203"/>
    <w:rsid w:val="00A90095"/>
    <w:rsid w:val="00A935FC"/>
    <w:rsid w:val="00AA2DBB"/>
    <w:rsid w:val="00AC574D"/>
    <w:rsid w:val="00AC6691"/>
    <w:rsid w:val="00AD04C7"/>
    <w:rsid w:val="00AE1EFC"/>
    <w:rsid w:val="00AF348D"/>
    <w:rsid w:val="00AF5044"/>
    <w:rsid w:val="00B2115D"/>
    <w:rsid w:val="00B76139"/>
    <w:rsid w:val="00B83835"/>
    <w:rsid w:val="00BA7F3D"/>
    <w:rsid w:val="00BB220E"/>
    <w:rsid w:val="00BB7322"/>
    <w:rsid w:val="00BD2394"/>
    <w:rsid w:val="00BF3618"/>
    <w:rsid w:val="00C10FAD"/>
    <w:rsid w:val="00C16073"/>
    <w:rsid w:val="00C23509"/>
    <w:rsid w:val="00C33AD4"/>
    <w:rsid w:val="00CA2FBE"/>
    <w:rsid w:val="00CB1BFB"/>
    <w:rsid w:val="00CC097D"/>
    <w:rsid w:val="00CC1AAD"/>
    <w:rsid w:val="00CC6C30"/>
    <w:rsid w:val="00CD19F2"/>
    <w:rsid w:val="00CD7E08"/>
    <w:rsid w:val="00CF198B"/>
    <w:rsid w:val="00CF1E52"/>
    <w:rsid w:val="00CF32A9"/>
    <w:rsid w:val="00D00706"/>
    <w:rsid w:val="00D066A5"/>
    <w:rsid w:val="00D215C3"/>
    <w:rsid w:val="00D34E34"/>
    <w:rsid w:val="00D52562"/>
    <w:rsid w:val="00D86704"/>
    <w:rsid w:val="00D96229"/>
    <w:rsid w:val="00DA275B"/>
    <w:rsid w:val="00DA570F"/>
    <w:rsid w:val="00DB07CC"/>
    <w:rsid w:val="00DC3E09"/>
    <w:rsid w:val="00DC7880"/>
    <w:rsid w:val="00DE4D97"/>
    <w:rsid w:val="00DF07E9"/>
    <w:rsid w:val="00E1366F"/>
    <w:rsid w:val="00E41219"/>
    <w:rsid w:val="00E50922"/>
    <w:rsid w:val="00E75CD1"/>
    <w:rsid w:val="00E83610"/>
    <w:rsid w:val="00E9789B"/>
    <w:rsid w:val="00EA5B2A"/>
    <w:rsid w:val="00EA65A3"/>
    <w:rsid w:val="00EC5CCC"/>
    <w:rsid w:val="00EE1254"/>
    <w:rsid w:val="00F07C2C"/>
    <w:rsid w:val="00F36B54"/>
    <w:rsid w:val="00F4447D"/>
    <w:rsid w:val="00F87470"/>
    <w:rsid w:val="00F949F1"/>
    <w:rsid w:val="00FC4A4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CC0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media.wiley.com/assets/7130/52/SN_Sub2000_X_CoW.pdf" TargetMode="Externa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gina.nichols@agro.au.dk" TargetMode="External"/><Relationship Id="rId12" Type="http://schemas.openxmlformats.org/officeDocument/2006/relationships/image" Target="media/image1.png"/><Relationship Id="rId17" Type="http://schemas.openxmlformats.org/officeDocument/2006/relationships/hyperlink" Target="http://www.refman.com/support/rmstyles.asp" TargetMode="External"/><Relationship Id="rId2" Type="http://schemas.openxmlformats.org/officeDocument/2006/relationships/styles" Target="styles.xml"/><Relationship Id="rId16" Type="http://schemas.openxmlformats.org/officeDocument/2006/relationships/hyperlink" Target="http://www.endnote.com/support/enstyles.asp"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535</TotalTime>
  <Pages>25</Pages>
  <Words>11890</Words>
  <Characters>72535</Characters>
  <Application>Microsoft Office Word</Application>
  <DocSecurity>0</DocSecurity>
  <Lines>604</Lines>
  <Paragraphs>168</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84257</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18</cp:revision>
  <cp:lastPrinted>2020-05-11T07:49:00Z</cp:lastPrinted>
  <dcterms:created xsi:type="dcterms:W3CDTF">2025-08-28T09:09:00Z</dcterms:created>
  <dcterms:modified xsi:type="dcterms:W3CDTF">2025-10-17T15:20:00Z</dcterms:modified>
</cp:coreProperties>
</file>